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6BBD" w:rsidRDefault="00216BBD" w:rsidP="00216BBD">
      <w:pPr>
        <w:pStyle w:val="Heading2"/>
      </w:pPr>
      <w:bookmarkStart w:id="0" w:name="_Toc48126179"/>
      <w:r>
        <w:rPr>
          <w:lang w:val="en-US"/>
        </w:rPr>
        <w:t>BAB II</w:t>
      </w:r>
      <w:r>
        <w:br/>
        <w:t>LANDASAN TEORI</w:t>
      </w:r>
      <w:bookmarkEnd w:id="0"/>
    </w:p>
    <w:p w:rsidR="00216BBD" w:rsidRDefault="00216BBD" w:rsidP="00216BBD"/>
    <w:p w:rsidR="00216BBD" w:rsidRDefault="00216BBD" w:rsidP="00216BBD">
      <w:pPr>
        <w:pStyle w:val="Heading3"/>
      </w:pPr>
      <w:bookmarkStart w:id="1" w:name="_Toc48126180"/>
      <w:r>
        <w:t>Kajian Penelitian Sejenis</w:t>
      </w:r>
      <w:bookmarkEnd w:id="1"/>
    </w:p>
    <w:p w:rsidR="00216BBD" w:rsidRDefault="00216BBD" w:rsidP="00216BBD">
      <w:r>
        <w:t>Sebagai acuan dalam penelitian ini, penulis mengkaji beberapa penelitian sejenis dan jurnal dengan pembahasan sejenis dan dari laporan tugas akhir serupa yang ada di STIKI. Berikut penelitian yang penulis temukan</w:t>
      </w:r>
    </w:p>
    <w:p w:rsidR="00216BBD" w:rsidRDefault="00216BBD" w:rsidP="00216BBD">
      <w:pPr>
        <w:pStyle w:val="Heading4"/>
        <w:rPr>
          <w:lang w:val="en-US"/>
        </w:rPr>
      </w:pPr>
      <w:bookmarkStart w:id="2" w:name="_Toc48126181"/>
      <w:r>
        <w:rPr>
          <w:lang w:val="en-US"/>
        </w:rPr>
        <w:t>Kajian Penelitian Ikshan (2018)</w:t>
      </w:r>
      <w:bookmarkEnd w:id="2"/>
    </w:p>
    <w:p w:rsidR="00216BBD" w:rsidRDefault="00216BBD" w:rsidP="00216BBD">
      <w:pPr>
        <w:rPr>
          <w:rFonts w:cs="Times New Roman"/>
        </w:rPr>
      </w:pPr>
      <w:r>
        <w:rPr>
          <w:rFonts w:cs="Times New Roman"/>
        </w:rPr>
        <w:t>Penelitian yang dilaksanakan oleh Ikhsan ini mengambil objek penelitian di Sekolah Tinggi Informatika dan Komputer Indonesia. Sistem Informasi ini bertujuan mempermudah proses monitoring status pengerjaan tugas akhir mahasiswa</w:t>
      </w:r>
      <w:r>
        <w:rPr>
          <w:rFonts w:cs="Times New Roman"/>
          <w:lang w:val="en-US"/>
        </w:rPr>
        <w:t xml:space="preserve"> </w:t>
      </w:r>
      <w:r>
        <w:rPr>
          <w:rFonts w:cs="Times New Roman"/>
          <w:lang w:val="en-US"/>
        </w:rPr>
        <w:fldChar w:fldCharType="begin" w:fldLock="1"/>
      </w:r>
      <w:r>
        <w:rPr>
          <w:rFonts w:cs="Times New Roman"/>
          <w:lang w:val="en-US"/>
        </w:rPr>
        <w:instrText>ADDIN CSL_CITATION {"citationItems":[{"id":"ITEM-1","itemData":{"abstract":"Tugas Akhir merupakan kewajiban akademik bagi mahasiswa untuk menyelesaikan jenjang pendidikannya di perguruan tinggi. Setiap tahun, pengajuan tugas akhir akan terus bertambah yang menyebabkan banyaknya data pengajuan yang harus ditampung dan dikelola oleh perguruan tinggi.STIKI sebagai salah satu perguruan tinggi melakukan pengelolaan data Tugas Akhir mahasiswa melalui Biro Administrasi Akademik (BAA) dengan menggunakan metode manual di mana distribusi berkas pengajuan menggunakan media fisik berupa kertas yang menimbulkan biaya tambahan dan rentan mengalami risiko kehilangan dan kerusakan. Pengelolaan bimbingan Tugas Akhir yang sepenuhnya dikelola mahasiswa membuat dosen pembimbing dan Ka Prodi menjadi kesulitan dalam mengetahui progres pengerjaan Tugas Akhir Mahasiswa. Kesulitan dalam monitoring progres berakibat pada proses bimbingan sehingga proses bimbingan Tugas Akhir menjadi tidak optimal. Oleh karena itu, Tugas Akhir ini bertujuan untuk membuat Sistem Informasi Pengelolaan Tugas Akhir yang dapat dimanfaatkan oleh BAA dalam melakukan pengelolaan data TA pada umumnya, dan dapat dimanfaatkan oleh Ka Prodi dan pembimbing Tugas Akhir dalam melakukan monitoring bimbingan Tugas Akhir pada khususnya. Sistem Informasi Pengelolaan Tugas Akhir Mahasiswa Guna Mempermudah Proses Monitoring terutama dalam pengelolaan data administrasi dan monitoring bimbingan Tugas Akhir mahasiswa","author":[{"dropping-particle":"","family":"Ikshan","given":"Muhammad","non-dropping-particle":"","parse-names":false,"suffix":""}],"container-title":"Asuhan Kebidanan Pada Ny.R Di Bpm Muarofah Amd.Keb Surabaya","id":"ITEM-1","issued":{"date-parts":[["2018"]]},"title":"SISTEM INFORMASI PENGELOLAAN TUGAS AKHIR MAHASISWA GUNA MEMPERMUDAH PROSES MONITORING","type":"article"},"uris":["http://www.mendeley.com/documents/?uuid=57ab4128-ed0e-4104-8732-472ffb4337bc"]}],"mendeley":{"formattedCitation":"(Ikshan, 2018)","plainTextFormattedCitation":"(Ikshan, 2018)","previouslyFormattedCitation":"(Ikshan, 2018)"},"properties":{"noteIndex":0},"schema":"https://github.com/citation-style-language/schema/raw/master/csl-citation.json"}</w:instrText>
      </w:r>
      <w:r>
        <w:rPr>
          <w:rFonts w:cs="Times New Roman"/>
          <w:lang w:val="en-US"/>
        </w:rPr>
        <w:fldChar w:fldCharType="separate"/>
      </w:r>
      <w:r>
        <w:rPr>
          <w:rFonts w:cs="Times New Roman"/>
          <w:lang w:val="en-US"/>
        </w:rPr>
        <w:t>(Ikshan, 2018)</w:t>
      </w:r>
      <w:r>
        <w:rPr>
          <w:rFonts w:cs="Times New Roman"/>
          <w:lang w:val="en-US"/>
        </w:rPr>
        <w:fldChar w:fldCharType="end"/>
      </w:r>
      <w:r>
        <w:rPr>
          <w:rFonts w:cs="Times New Roman"/>
          <w:lang w:val="en-US"/>
        </w:rPr>
        <w:t xml:space="preserve">. </w:t>
      </w:r>
      <w:r>
        <w:rPr>
          <w:rFonts w:cs="Times New Roman"/>
        </w:rPr>
        <w:t>Sistem ini memudahkan Badan Administrasi Akademik dalam melakukan pengelolaan pengajuan tugas akhir dan data pengajuan seminar tugas akhir. Sistem juga memudahkan proses bimbingan tugas akhir. Serta mempermudah Ketua Program Studi dalam memonitoring progress tugas akhir mahasiswa.</w:t>
      </w:r>
    </w:p>
    <w:p w:rsidR="00216BBD" w:rsidRDefault="00216BBD" w:rsidP="00216BBD">
      <w:pPr>
        <w:pStyle w:val="Heading4"/>
        <w:rPr>
          <w:lang w:val="en-US"/>
        </w:rPr>
      </w:pPr>
      <w:bookmarkStart w:id="3" w:name="_Toc48126182"/>
      <w:r>
        <w:rPr>
          <w:lang w:val="en-US"/>
        </w:rPr>
        <w:t>Kajian Penelitian Anggaeni (2013)</w:t>
      </w:r>
      <w:bookmarkEnd w:id="3"/>
    </w:p>
    <w:p w:rsidR="00216BBD" w:rsidRDefault="00216BBD" w:rsidP="00216BBD">
      <w:pPr>
        <w:rPr>
          <w:rFonts w:cs="Times New Roman"/>
          <w:lang w:val="en-US"/>
        </w:rPr>
      </w:pPr>
      <w:r>
        <w:rPr>
          <w:rFonts w:cs="Times New Roman"/>
        </w:rPr>
        <w:t xml:space="preserve">Penelitian yang dilaksanakan </w:t>
      </w:r>
      <w:r>
        <w:rPr>
          <w:rFonts w:cs="Times New Roman"/>
          <w:lang w:val="en-US"/>
        </w:rPr>
        <w:t xml:space="preserve">Anggaeni </w:t>
      </w:r>
      <w:r>
        <w:rPr>
          <w:rFonts w:cs="Times New Roman"/>
        </w:rPr>
        <w:t xml:space="preserve">ini mengambil objek penelitian di </w:t>
      </w:r>
      <w:r>
        <w:rPr>
          <w:rFonts w:cs="Times New Roman"/>
          <w:lang w:val="en-US"/>
        </w:rPr>
        <w:t xml:space="preserve">program studi Manajemen Informatika Jurusan Teknik Elektro Fakultas Teknik Universitas Negeri Surabaya. Tujuan penelitian ini  adalah agar dapat menciptakan atau membangun sebuah Sistem Informasi Tugas Akhir yang dapat memberikan informasi seputar Tugas Akhir di D3 Manajemen Informatika TE FT UNESA berbasis web </w:t>
      </w:r>
      <w:r>
        <w:rPr>
          <w:rFonts w:cs="Times New Roman"/>
          <w:lang w:val="en-US"/>
        </w:rPr>
        <w:fldChar w:fldCharType="begin" w:fldLock="1"/>
      </w:r>
      <w:r>
        <w:rPr>
          <w:rFonts w:cs="Times New Roman"/>
          <w:lang w:val="en-US"/>
        </w:rPr>
        <w:instrText>ADDIN CSL_CITATION {"citationItems":[{"id":"ITEM-1","itemData":{"abstract":"Final Project is a means to determine whether the ability of a student has mastered a given science and society deserve to serve in accordance with the competencies taught by the campus. Thesis or often abbreviated TA is the first step to be able to learn in the face of the work that will be encountered, with the final project, students can prepare themselves to complete projects in the later work.Inside this Final Information Systems Students can see Final Titles that have been approved, if the title is not owned by the student at the existing title, students can continue working on the proposal TA. Students then submit a proposal to the faculty TA Supervisor in order to be approved for a trial proposal.Selain it in this final Students can also perform final guidance through this website and also signed up final trial.Hopefully with this website, can be one means or facility that supports the final manufacturing process. And it can also be one of the references in the field of web programming students using PHP and MySQL and web design using Dreamweaver. Keywords:","author":[{"dropping-particle":"","family":"Anggaeni","given":"Puspita Aritias","non-dropping-particle":"","parse-names":false,"suffix":""},{"dropping-particle":"","family":"Sujatmiko","given":"Bambang","non-dropping-particle":"","parse-names":false,"suffix":""}],"container-title":"Jurnal Manajemen Informatika","id":"ITEM-1","issue":"2","issued":{"date-parts":[["2013"]]},"page":"37-45","title":"Sistem Informasi Tugas Akhir Berbasis Web (Studi Kasus D3 Manajemen Informatika Te Ft Unesa","type":"article-journal","volume":"02"},"uris":["http://www.mendeley.com/documents/?uuid=8d8792e6-356f-4eb7-9f83-f9fc7f520459"]}],"mendeley":{"formattedCitation":"(Anggaeni &amp; Sujatmiko, 2013)","plainTextFormattedCitation":"(Anggaeni &amp; Sujatmiko, 2013)","previouslyFormattedCitation":"(Anggaeni &amp; Sujatmiko, 2013)"},"properties":{"noteIndex":0},"schema":"https://github.com/citation-style-language/schema/raw/master/csl-citation.json"}</w:instrText>
      </w:r>
      <w:r>
        <w:rPr>
          <w:rFonts w:cs="Times New Roman"/>
          <w:lang w:val="en-US"/>
        </w:rPr>
        <w:fldChar w:fldCharType="separate"/>
      </w:r>
      <w:r>
        <w:rPr>
          <w:rFonts w:cs="Times New Roman"/>
          <w:lang w:val="en-US"/>
        </w:rPr>
        <w:t>(Anggaeni &amp; Sujatmiko, 2013)</w:t>
      </w:r>
      <w:r>
        <w:rPr>
          <w:rFonts w:cs="Times New Roman"/>
          <w:lang w:val="en-US"/>
        </w:rPr>
        <w:fldChar w:fldCharType="end"/>
      </w:r>
      <w:r>
        <w:rPr>
          <w:rFonts w:cs="Times New Roman"/>
          <w:lang w:val="en-US"/>
        </w:rPr>
        <w:t xml:space="preserve">. Masalah yang diangkat dari penelitian </w:t>
      </w:r>
    </w:p>
    <w:p w:rsidR="00216BBD" w:rsidRDefault="00216BBD" w:rsidP="00216BBD">
      <w:pPr>
        <w:spacing w:after="0"/>
        <w:ind w:firstLine="0"/>
        <w:jc w:val="left"/>
        <w:rPr>
          <w:rFonts w:cs="Times New Roman"/>
          <w:lang w:val="en-US"/>
        </w:rPr>
        <w:sectPr w:rsidR="00216BBD">
          <w:pgSz w:w="11906" w:h="16838"/>
          <w:pgMar w:top="1701" w:right="1701" w:bottom="1701" w:left="2268" w:header="709" w:footer="709" w:gutter="0"/>
          <w:cols w:space="720"/>
        </w:sectPr>
      </w:pPr>
    </w:p>
    <w:p w:rsidR="00216BBD" w:rsidRDefault="00216BBD" w:rsidP="00216BBD">
      <w:pPr>
        <w:ind w:firstLine="0"/>
        <w:rPr>
          <w:lang w:val="en-US"/>
        </w:rPr>
      </w:pPr>
      <w:r>
        <w:rPr>
          <w:rFonts w:cs="Times New Roman"/>
          <w:lang w:val="en-US"/>
        </w:rPr>
        <w:lastRenderedPageBreak/>
        <w:t>ini adalah masih manualnya pengajuan judul tigas akhir di fakultas tersebut, kurangnya informasi judul yang sudah diambil sebelumnya.serta masih manualnya</w:t>
      </w:r>
      <w:r>
        <w:rPr>
          <w:lang w:val="en-US"/>
        </w:rPr>
        <w:t xml:space="preserve"> koordinator TA dalam membuat jadwal tugas akhir dan dalam pengiriman berkas – berkas keperluan tugas akhir ke mahasiswa dan dosen pembimbing. Hasil dari penelitian ini adalah memudahkan mahasiswa untuk menjalani proses pengerjaan tugas akhir. Sistem ini juga dilengkapi dengan pencarian judul proposal TA yang telah di seminarkan dan Judul TA yang telah di sidangkan </w:t>
      </w:r>
      <w:r>
        <w:rPr>
          <w:lang w:val="en-US"/>
        </w:rPr>
        <w:fldChar w:fldCharType="begin" w:fldLock="1"/>
      </w:r>
      <w:r>
        <w:rPr>
          <w:lang w:val="en-US"/>
        </w:rPr>
        <w:instrText>ADDIN CSL_CITATION {"citationItems":[{"id":"ITEM-1","itemData":{"abstract":"Final Project is a means to determine whether the ability of a student has mastered a given science and society deserve to serve in accordance with the competencies taught by the campus. Thesis or often abbreviated TA is the first step to be able to learn in the face of the work that will be encountered, with the final project, students can prepare themselves to complete projects in the later work.Inside this Final Information Systems Students can see Final Titles that have been approved, if the title is not owned by the student at the existing title, students can continue working on the proposal TA. Students then submit a proposal to the faculty TA Supervisor in order to be approved for a trial proposal.Selain it in this final Students can also perform final guidance through this website and also signed up final trial.Hopefully with this website, can be one means or facility that supports the final manufacturing process. And it can also be one of the references in the field of web programming students using PHP and MySQL and web design using Dreamweaver. Keywords:","author":[{"dropping-particle":"","family":"Anggaeni","given":"Puspita Aritias","non-dropping-particle":"","parse-names":false,"suffix":""},{"dropping-particle":"","family":"Sujatmiko","given":"Bambang","non-dropping-particle":"","parse-names":false,"suffix":""}],"container-title":"Jurnal Manajemen Informatika","id":"ITEM-1","issue":"2","issued":{"date-parts":[["2013"]]},"page":"37-45","title":"Sistem Informasi Tugas Akhir Berbasis Web (Studi Kasus D3 Manajemen Informatika Te Ft Unesa","type":"article-journal","volume":"02"},"uris":["http://www.mendeley.com/documents/?uuid=8d8792e6-356f-4eb7-9f83-f9fc7f520459"]}],"mendeley":{"formattedCitation":"(Anggaeni &amp; Sujatmiko, 2013)","plainTextFormattedCitation":"(Anggaeni &amp; Sujatmiko, 2013)","previouslyFormattedCitation":"(Anggaeni &amp; Sujatmiko, 2013)"},"properties":{"noteIndex":0},"schema":"https://github.com/citation-style-language/schema/raw/master/csl-citation.json"}</w:instrText>
      </w:r>
      <w:r>
        <w:rPr>
          <w:lang w:val="en-US"/>
        </w:rPr>
        <w:fldChar w:fldCharType="separate"/>
      </w:r>
      <w:r>
        <w:rPr>
          <w:lang w:val="en-US"/>
        </w:rPr>
        <w:t>(Anggaeni &amp; Sujatmiko, 2013)</w:t>
      </w:r>
      <w:r>
        <w:rPr>
          <w:lang w:val="en-US"/>
        </w:rPr>
        <w:fldChar w:fldCharType="end"/>
      </w:r>
      <w:r>
        <w:rPr>
          <w:lang w:val="en-US"/>
        </w:rPr>
        <w:t>.</w:t>
      </w:r>
    </w:p>
    <w:p w:rsidR="00216BBD" w:rsidRDefault="00216BBD" w:rsidP="00216BBD">
      <w:pPr>
        <w:pStyle w:val="Heading4"/>
        <w:rPr>
          <w:lang w:val="en-US"/>
        </w:rPr>
      </w:pPr>
      <w:bookmarkStart w:id="4" w:name="_Toc48126183"/>
      <w:r>
        <w:rPr>
          <w:lang w:val="en-US"/>
        </w:rPr>
        <w:t>Kajian Penelitian Nugroho (2015)</w:t>
      </w:r>
      <w:bookmarkEnd w:id="4"/>
    </w:p>
    <w:p w:rsidR="00216BBD" w:rsidRDefault="00216BBD" w:rsidP="00216BBD">
      <w:pPr>
        <w:rPr>
          <w:lang w:val="en-US"/>
        </w:rPr>
      </w:pPr>
      <w:r>
        <w:rPr>
          <w:lang w:val="en-US"/>
        </w:rPr>
        <w:t xml:space="preserve">Penelitian yang dilaksanakan Nugroho ini mengambil objek penelitian di program studi Teknik Informatika Fakultas Teknologi Informasi dan Komunikasi Universitas Semarang.Masalah yang diangkat dari penelitian ini adalah pemberkasan yang cukup menyita tempat dan waktu. Pemberkasan tidak akan menjadi permasalahan jika jumlah mahasiswanya relatif sedikit sedangkan pada fakultas tersebut memiliki jumlah mahasiswa yang banyak </w:t>
      </w:r>
      <w:r>
        <w:rPr>
          <w:lang w:val="en-US"/>
        </w:rPr>
        <w:fldChar w:fldCharType="begin" w:fldLock="1"/>
      </w:r>
      <w:r>
        <w:rPr>
          <w:lang w:val="en-US"/>
        </w:rPr>
        <w:instrText>ADDIN CSL_CITATION {"citationItems":[{"id":"ITEM-1","itemData":{"DOI":"10.26623/transformatika.v13i1.104","ISSN":"1693-3656","abstract":"Tugas Akhir is the last stage that will surely passed by students to earn college scholarship. And one of the activities in the field of data administration is to manage file of Tugas Akhir, especially for the submission title and Coordinators of Tugas Akhir. Coordinators are often difficult to check the title of Tugas Akhir, if it has been filed or is pending, and the difficulties in monitoring the load guidance from their Supervisor of Tugas Akhir. This also forms the basis for making an Information System of Tugas Akhir (Sistem Informasi Tugas Akhir) with the aim of assisting Jurusan Teknologi Informasi and students take this. Sistem Informasi Tugas Akhir called SITA also be made online this method applying Prototype system development. Prototype method according to Pressman has experienced several stages, namely: collection needs (listen to customers), design (built / REVISE mock-up) and evaluation of prototypes (customer test-drives a mock-up). The collection needs to be done, among others, the acquisition of data. The data used in this information system is the data of Tugas Akhir of Jurusan Teknologi Informasi. The next stage in the design, researchers uses planning tool in the form of Unified Modeling Language system (UML) and developed using the PHP programming language. System of web-based information created a purpose to be accessible without being restricted by time and place, whereas the benefit derived is facilitated student and coordinator duties in management of Tugas Akhir.","author":[{"dropping-particle":"","family":"Nugroho","given":"Atmoko","non-dropping-particle":"","parse-names":false,"suffix":""},{"dropping-particle":"","family":"Wakhidah","given":"Nur","non-dropping-particle":"","parse-names":false,"suffix":""},{"dropping-particle":"","family":"Christioko","given":"Bernadus Very","non-dropping-particle":"","parse-names":false,"suffix":""}],"container-title":"Jurnal Transformatika","id":"ITEM-1","issue":"1","issued":{"date-parts":[["2015"]]},"page":"13","title":"Sistem Informasi Secara Online Tugas Akhir Mahasiswa Jurusan Teknologi Informasi Fakultas Teknologi Informasi Dan Komunikasi","type":"article-journal","volume":"13"},"uris":["http://www.mendeley.com/documents/?uuid=21290fd2-5594-4380-a3b1-bd3d5020d128"]}],"mendeley":{"formattedCitation":"(Nugroho, Wakhidah, &amp; Christioko, 2015)","plainTextFormattedCitation":"(Nugroho, Wakhidah, &amp; Christioko, 2015)","previouslyFormattedCitation":"(Nugroho, Wakhidah, &amp; Christioko, 2015)"},"properties":{"noteIndex":0},"schema":"https://github.com/citation-style-language/schema/raw/master/csl-citation.json"}</w:instrText>
      </w:r>
      <w:r>
        <w:rPr>
          <w:lang w:val="en-US"/>
        </w:rPr>
        <w:fldChar w:fldCharType="separate"/>
      </w:r>
      <w:r>
        <w:rPr>
          <w:lang w:val="en-US"/>
        </w:rPr>
        <w:t>(Nugroho, Wakhidah, &amp; Christioko, 2015)</w:t>
      </w:r>
      <w:r>
        <w:rPr>
          <w:lang w:val="en-US"/>
        </w:rPr>
        <w:fldChar w:fldCharType="end"/>
      </w:r>
      <w:r>
        <w:rPr>
          <w:lang w:val="en-US"/>
        </w:rPr>
        <w:t>. Hasil dari penelitian ini adalah mempermudah mahasiswa dalam pengajuan TA, membantu koordinator TA dalam memberikan pelayanan dan mampu menggantikan pengarsipan manual, mempermudah dosen pembimbing dalam mengetahui jumlah mahasiswa bimbingannya, serta persetujuan pengajuan judul menjadi cepat diketahui.</w:t>
      </w:r>
    </w:p>
    <w:p w:rsidR="00216BBD" w:rsidRDefault="00216BBD" w:rsidP="00216BBD">
      <w:pPr>
        <w:pStyle w:val="Heading4"/>
        <w:rPr>
          <w:lang w:val="en-US"/>
        </w:rPr>
      </w:pPr>
      <w:bookmarkStart w:id="5" w:name="_Toc48126184"/>
      <w:r>
        <w:rPr>
          <w:lang w:val="en-US"/>
        </w:rPr>
        <w:t>Kajian Penelitian Prasetyo (2010)</w:t>
      </w:r>
      <w:bookmarkEnd w:id="5"/>
    </w:p>
    <w:p w:rsidR="00216BBD" w:rsidRDefault="00216BBD" w:rsidP="00216BBD">
      <w:pPr>
        <w:rPr>
          <w:lang w:val="en-US"/>
        </w:rPr>
      </w:pPr>
      <w:r>
        <w:rPr>
          <w:lang w:val="en-US"/>
        </w:rPr>
        <w:t xml:space="preserve">Penelitian yang dilaksanakan Prasetyo ini mengambil objek penelitian di Jurusan Teknik Industri UNS.Masalah yang diangkat dari penelitian ini adalah Pengelolaan data KP dan TA yang sekarang dilakukan masih bersifat manual </w:t>
      </w:r>
      <w:r>
        <w:rPr>
          <w:lang w:val="en-US"/>
        </w:rPr>
        <w:lastRenderedPageBreak/>
        <w:t>sehingga proses penyampaian informasi menyita banyak waktu dan tenaga. Hal ini memperbesar peluang terjadinya kesalahan manusia (</w:t>
      </w:r>
      <w:r>
        <w:rPr>
          <w:i/>
          <w:iCs/>
          <w:lang w:val="en-US"/>
        </w:rPr>
        <w:t>human error</w:t>
      </w:r>
      <w:r>
        <w:rPr>
          <w:lang w:val="en-US"/>
        </w:rPr>
        <w:t xml:space="preserve">) dalam penyampaian informasi yang pada akhirnya informasi yang disampaikan menjadi tidak akurat </w:t>
      </w:r>
      <w:r>
        <w:rPr>
          <w:lang w:val="en-US"/>
        </w:rPr>
        <w:fldChar w:fldCharType="begin" w:fldLock="1"/>
      </w:r>
      <w:r>
        <w:rPr>
          <w:lang w:val="en-US"/>
        </w:rPr>
        <w:instrText>ADDIN CSL_CITATION {"citationItems":[{"id":"ITEM-1","itemData":{"abstract":"Pengelolaan data Kerja Praktek (KP) dan Tugas Akhir (TA) yang sekarang dilakukan di Jurusan Teknik Industri Universitas Sebelas Maret Surakarta (UNS) masih bersifat manual sehingga proses penyampaian informasi menyita banyak waktu dan tenaga. Hal ini memperbesar peluang terjadinya kesalahan manusia dalam penyampaian informasi yang pada akhirnya informasi yang disampaikan menjadi tidak akurat. Informasi yang dibutuhkan namun sulit didapatkan antara lain penyebaran minat KP dan TA, progress pengerjaan KP dan TA, serta rekapitulasi beban dosen pembimbing KP dan TA. Pada penelitian ini digambarkan alur aktivitas sistem sekarang, pemodelan sistem, dan kemudian dilakukan perancangan sistem. Alur aktivitas sistem sekarang digambarkan dalam bentuk flowchart untuk mengetahui tahapan aktivitas yang harus dilalui. Sistem dimodelkan menggunakan data flow diagram (DFD) untuk mengetahui data yang mengalir pada setiap proses. Sedangkan tahap perancangan sistem terdiri dari perancangan database, perancangan user interface, dan pembuatan program aplikasi menggunaka n Visual Basic 6.0. Hasil dari penelitian ini adalah sistem informasi KP dan TA berbasis komputer yang dapat menyajikan informasi minat pengerjaan KP dan TA, progress pengerjaan KP dan TA, rekapitulasi beban dosen pembimbing KP dan TA, serta fasilitas yang memudahkan mahasiswa dan bagian administrasi dalam membuat kelengkapan administratif KP dan TA . Sistem yang dirancang memiliki database untuk menyimpan data serta aplikasi untuk memasukkan dan mengambil data yang diperlukan. Aplikasi dapat diakses oleh beberapa user secara bersamaan melalui koneksi internet. Melalui sistem informasi berbasis komputer, informasi dapat disajikan dengan cepat, relevan, akurat, dan up to date.","author":[{"dropping-particle":"","family":"Prasetyo","given":"Rendro","non-dropping-particle":"","parse-names":false,"suffix":""},{"dropping-particle":"","family":"Iftadi","given":"Irwan","non-dropping-particle":"","parse-names":false,"suffix":""},{"dropping-particle":"","family":"Rochman","given":"Taufiq","non-dropping-particle":"","parse-names":false,"suffix":""}],"container-title":"Performa","id":"ITEM-1","issue":"1","issued":{"date-parts":[["2010"]]},"page":"55-63","title":"Perancangan Sistem Informasi Tugas Akhir dan Kerja Praktek di Jurusan Teknik Industri UNS","type":"article-journal","volume":"9"},"uris":["http://www.mendeley.com/documents/?uuid=269759bd-ff1c-43b4-8c92-f8fa02d6e17b"]}],"mendeley":{"formattedCitation":"(Prasetyo, Iftadi, &amp; Rochman, 2010)","plainTextFormattedCitation":"(Prasetyo, Iftadi, &amp; Rochman, 2010)","previouslyFormattedCitation":"(Prasetyo, Iftadi, &amp; Rochman, 2010)"},"properties":{"noteIndex":0},"schema":"https://github.com/citation-style-language/schema/raw/master/csl-citation.json"}</w:instrText>
      </w:r>
      <w:r>
        <w:rPr>
          <w:lang w:val="en-US"/>
        </w:rPr>
        <w:fldChar w:fldCharType="separate"/>
      </w:r>
      <w:r>
        <w:rPr>
          <w:lang w:val="en-US"/>
        </w:rPr>
        <w:t>(Prasetyo, Iftadi, &amp; Rochman, 2010)</w:t>
      </w:r>
      <w:r>
        <w:rPr>
          <w:lang w:val="en-US"/>
        </w:rPr>
        <w:fldChar w:fldCharType="end"/>
      </w:r>
      <w:r>
        <w:rPr>
          <w:lang w:val="en-US"/>
        </w:rPr>
        <w:t xml:space="preserve">. Hasil dari penelitian tersebut adalah Sistem Tugas Akhir dan Kerja Praktek yang dirancang dapat menyajikan informasi minat pengerjaan TA dan KP, rekapitulasi beban dosen pembimbing TA dan KP, informasi progress TA dan KP, serta memudahkan bagian administrasi dan mahasiswa dalam membuat kelengkapan administratif TA dan KP </w:t>
      </w:r>
      <w:r>
        <w:rPr>
          <w:lang w:val="en-US"/>
        </w:rPr>
        <w:fldChar w:fldCharType="begin" w:fldLock="1"/>
      </w:r>
      <w:r>
        <w:rPr>
          <w:lang w:val="en-US"/>
        </w:rPr>
        <w:instrText>ADDIN CSL_CITATION {"citationItems":[{"id":"ITEM-1","itemData":{"abstract":"Pengelolaan data Kerja Praktek (KP) dan Tugas Akhir (TA) yang sekarang dilakukan di Jurusan Teknik Industri Universitas Sebelas Maret Surakarta (UNS) masih bersifat manual sehingga proses penyampaian informasi menyita banyak waktu dan tenaga. Hal ini memperbesar peluang terjadinya kesalahan manusia dalam penyampaian informasi yang pada akhirnya informasi yang disampaikan menjadi tidak akurat. Informasi yang dibutuhkan namun sulit didapatkan antara lain penyebaran minat KP dan TA, progress pengerjaan KP dan TA, serta rekapitulasi beban dosen pembimbing KP dan TA. Pada penelitian ini digambarkan alur aktivitas sistem sekarang, pemodelan sistem, dan kemudian dilakukan perancangan sistem. Alur aktivitas sistem sekarang digambarkan dalam bentuk flowchart untuk mengetahui tahapan aktivitas yang harus dilalui. Sistem dimodelkan menggunakan data flow diagram (DFD) untuk mengetahui data yang mengalir pada setiap proses. Sedangkan tahap perancangan sistem terdiri dari perancangan database, perancangan user interface, dan pembuatan program aplikasi menggunaka n Visual Basic 6.0. Hasil dari penelitian ini adalah sistem informasi KP dan TA berbasis komputer yang dapat menyajikan informasi minat pengerjaan KP dan TA, progress pengerjaan KP dan TA, rekapitulasi beban dosen pembimbing KP dan TA, serta fasilitas yang memudahkan mahasiswa dan bagian administrasi dalam membuat kelengkapan administratif KP dan TA . Sistem yang dirancang memiliki database untuk menyimpan data serta aplikasi untuk memasukkan dan mengambil data yang diperlukan. Aplikasi dapat diakses oleh beberapa user secara bersamaan melalui koneksi internet. Melalui sistem informasi berbasis komputer, informasi dapat disajikan dengan cepat, relevan, akurat, dan up to date.","author":[{"dropping-particle":"","family":"Prasetyo","given":"Rendro","non-dropping-particle":"","parse-names":false,"suffix":""},{"dropping-particle":"","family":"Iftadi","given":"Irwan","non-dropping-particle":"","parse-names":false,"suffix":""},{"dropping-particle":"","family":"Rochman","given":"Taufiq","non-dropping-particle":"","parse-names":false,"suffix":""}],"container-title":"Performa","id":"ITEM-1","issue":"1","issued":{"date-parts":[["2010"]]},"page":"55-63","title":"Perancangan Sistem Informasi Tugas Akhir dan Kerja Praktek di Jurusan Teknik Industri UNS","type":"article-journal","volume":"9"},"uris":["http://www.mendeley.com/documents/?uuid=269759bd-ff1c-43b4-8c92-f8fa02d6e17b"]}],"mendeley":{"formattedCitation":"(Prasetyo et al., 2010)","plainTextFormattedCitation":"(Prasetyo et al., 2010)","previouslyFormattedCitation":"(Prasetyo et al., 2010)"},"properties":{"noteIndex":0},"schema":"https://github.com/citation-style-language/schema/raw/master/csl-citation.json"}</w:instrText>
      </w:r>
      <w:r>
        <w:rPr>
          <w:lang w:val="en-US"/>
        </w:rPr>
        <w:fldChar w:fldCharType="separate"/>
      </w:r>
      <w:r>
        <w:rPr>
          <w:lang w:val="en-US"/>
        </w:rPr>
        <w:t>(Prasetyo et al., 2010)</w:t>
      </w:r>
      <w:r>
        <w:rPr>
          <w:lang w:val="en-US"/>
        </w:rPr>
        <w:fldChar w:fldCharType="end"/>
      </w:r>
      <w:r>
        <w:rPr>
          <w:lang w:val="en-US"/>
        </w:rPr>
        <w:t>.</w:t>
      </w:r>
    </w:p>
    <w:p w:rsidR="00216BBD" w:rsidRDefault="00216BBD" w:rsidP="00216BBD">
      <w:pPr>
        <w:pStyle w:val="Heading3"/>
      </w:pPr>
      <w:bookmarkStart w:id="6" w:name="_Toc48126185"/>
      <w:r>
        <w:t>Sistem Informasi</w:t>
      </w:r>
      <w:bookmarkEnd w:id="6"/>
    </w:p>
    <w:p w:rsidR="00216BBD" w:rsidRDefault="00216BBD" w:rsidP="00216BBD">
      <w:r>
        <w:rPr>
          <w:lang w:val="en-US"/>
        </w:rPr>
        <w:t xml:space="preserve">Menurut Sutabri </w:t>
      </w:r>
      <w:r>
        <w:t>SISTEM INFORMASI  adalah suatu sistem di dalam suatu organisasi yang mempertemukan kebutuhan pengolahan transaksi harian yang mendukung fungsi operasi organisasi yang bersifat manajeral dengan kegiatan strategi dari suatu organisasi untuk dapan menyediakan kepada pihak luar tertentu dengan laporan – laporan yang di perlukan</w:t>
      </w:r>
      <w:r>
        <w:rPr>
          <w:lang w:val="en-US"/>
        </w:rPr>
        <w:t xml:space="preserve"> </w:t>
      </w:r>
      <w:r>
        <w:fldChar w:fldCharType="begin" w:fldLock="1"/>
      </w:r>
      <w:r>
        <w:instrText>ADDIN CSL_CITATION {"citationItems":[{"id":"ITEM-1","itemData":{"DOI":"10.1093/ije/dyh177","ISBN":"0300-5771","ISSN":"03005771","PMID":"15282222","abstract":"The subject matter of social capital tends to arouse passions. After years of debate that often generated more heat than light, Szreter and Woolcock1 have come up with a conceptual frame- work for examining social capital and health which promises to reconcile the opposing camps. They identify three existing accounts of social capital as it relates to population health, which they refer to respectively as the ‘social support’ perspective, the ‘inequality’ thesis, and the ‘political economy’ approach. As noted by Szreter and Woolcock, an often polarized debate has taken place within public heath between proponents of the ‘inequality’ thesis and the ‘political economy’ approach, with the former group additionally tending to emphasize the ‘psychosocial’ interpretation of the mechanism linking social capital to health,2 as opposed to the ‘neo-material’ interpretation favoured by the latter group.3 We have argued elsewhere4 that the ‘debate’ between the psychosocial and neo-material positions poses an unnecessary distraction. We concur with Szreter and Woolcock’s view that in the absence of compelling empirical evidence to distinguish between them, ‘it would seem most sensible to assume that both viewpoints could be valid'.","author":[{"dropping-particle":"","family":"Sutabri","given":"Tata","non-dropping-particle":"","parse-names":false,"suffix":""}],"container-title":"Konsep Sistem Informasi","id":"ITEM-1","issued":{"date-parts":[["2012"]]},"number-of-pages":"46","title":"Konsep Sistem Informasi","type":"book"},"uris":["http://www.mendeley.com/documents/?uuid=6574e1d6-f548-4b42-a815-7eaddad65b8c"]}],"mendeley":{"formattedCitation":"(Sutabri, 2012)","plainTextFormattedCitation":"(Sutabri, 2012)","previouslyFormattedCitation":"(Sutabri, 2012)"},"properties":{"noteIndex":0},"schema":"https://github.com/citation-style-language/schema/raw/master/csl-citation.json"}</w:instrText>
      </w:r>
      <w:r>
        <w:fldChar w:fldCharType="separate"/>
      </w:r>
      <w:r>
        <w:t>(Sutabri, 2012)</w:t>
      </w:r>
      <w:r>
        <w:fldChar w:fldCharType="end"/>
      </w:r>
      <w:r>
        <w:rPr>
          <w:lang w:val="en-US"/>
        </w:rPr>
        <w:t>.</w:t>
      </w:r>
    </w:p>
    <w:p w:rsidR="00216BBD" w:rsidRDefault="00216BBD" w:rsidP="00216BBD">
      <w:r>
        <w:rPr>
          <w:lang w:val="en-US"/>
        </w:rPr>
        <w:t xml:space="preserve">Menurut Anggraeni </w:t>
      </w:r>
      <w:r>
        <w:t>Sistem Informasi merupakan suatu kombinasi teratur dari orang – orang, hardware, software, jaringan komunikasi dan sumber daya data yang mengumpulkan, mengubah, dan menyebarkan informasi dalam sebuah organisasi</w:t>
      </w:r>
      <w:r>
        <w:rPr>
          <w:lang w:val="en-US"/>
        </w:rPr>
        <w:t xml:space="preserve"> </w:t>
      </w:r>
      <w:r>
        <w:fldChar w:fldCharType="begin" w:fldLock="1"/>
      </w:r>
      <w:r>
        <w:instrText>ADDIN CSL_CITATION {"citationItems":[{"id":"ITEM-1","itemData":{"author":[{"dropping-particle":"","family":"Anggraeni","given":"Elisabet Yunaeti","non-dropping-particle":"","parse-names":false,"suffix":""}],"id":"ITEM-1","issued":{"date-parts":[["2017"]]},"number-of-pages":"1","title":"Pengantar Sistem Informasi","type":"book"},"uris":["http://www.mendeley.com/documents/?uuid=c4c15f64-2743-4a44-8c09-0c2c4012406b"]}],"mendeley":{"formattedCitation":"(Anggraeni, 2017)","plainTextFormattedCitation":"(Anggraeni, 2017)","previouslyFormattedCitation":"(Anggraeni, 2017)"},"properties":{"noteIndex":0},"schema":"https://github.com/citation-style-language/schema/raw/master/csl-citation.json"}</w:instrText>
      </w:r>
      <w:r>
        <w:fldChar w:fldCharType="separate"/>
      </w:r>
      <w:r>
        <w:t>(Anggraeni, 2017)</w:t>
      </w:r>
      <w:r>
        <w:fldChar w:fldCharType="end"/>
      </w:r>
      <w:r>
        <w:rPr>
          <w:lang w:val="en-US"/>
        </w:rPr>
        <w:t>.</w:t>
      </w:r>
    </w:p>
    <w:p w:rsidR="00216BBD" w:rsidRDefault="00216BBD" w:rsidP="00216BBD">
      <w:r>
        <w:t xml:space="preserve">Dari pemaparan para ahli tentang sistem informasi, dapat disimpulkan bahwa sistem informasi adalah suatu sistem yang didalamnya mempunyai fungsi mengatur kebutuhan pengolahan transaksi sesuai dengan organisasi terkait. Sistem informasi </w:t>
      </w:r>
      <w:r>
        <w:lastRenderedPageBreak/>
        <w:t xml:space="preserve">berfungsi sebagai sumber daya yang dapat mengumpulkan, mengubah dan menyebarkan informasi di organisasi tersebut. </w:t>
      </w:r>
    </w:p>
    <w:p w:rsidR="00216BBD" w:rsidRDefault="00216BBD" w:rsidP="00216BBD">
      <w:pPr>
        <w:pStyle w:val="Heading3"/>
      </w:pPr>
      <w:bookmarkStart w:id="7" w:name="_Toc48126186"/>
      <w:r>
        <w:t>Tugas Akhir</w:t>
      </w:r>
      <w:bookmarkEnd w:id="7"/>
    </w:p>
    <w:p w:rsidR="00216BBD" w:rsidRDefault="00216BBD" w:rsidP="00216BBD">
      <w:pPr>
        <w:rPr>
          <w:lang w:val="en-US"/>
        </w:rPr>
      </w:pPr>
      <w:r>
        <w:rPr>
          <w:lang w:val="en-US"/>
        </w:rPr>
        <w:t xml:space="preserve">Menurut Anggaeni Tugas Akhir adalah sarana untuk mengetahui kemampuan seorang mahasiswa apakah sudah menguasai ilmu yang diberikan dan layak untuk mengabdi di masyarakat sesuai dengan kompetensi yang diajarkan oleh kampus </w:t>
      </w:r>
      <w:r>
        <w:rPr>
          <w:lang w:val="en-US"/>
        </w:rPr>
        <w:fldChar w:fldCharType="begin" w:fldLock="1"/>
      </w:r>
      <w:r>
        <w:rPr>
          <w:lang w:val="en-US"/>
        </w:rPr>
        <w:instrText>ADDIN CSL_CITATION {"citationItems":[{"id":"ITEM-1","itemData":{"abstract":"Final Project is a means to determine whether the ability of a student has mastered a given science and society deserve to serve in accordance with the competencies taught by the campus. Thesis or often abbreviated TA is the first step to be able to learn in the face of the work that will be encountered, with the final project, students can prepare themselves to complete projects in the later work.Inside this Final Information Systems Students can see Final Titles that have been approved, if the title is not owned by the student at the existing title, students can continue working on the proposal TA. Students then submit a proposal to the faculty TA Supervisor in order to be approved for a trial proposal.Selain it in this final Students can also perform final guidance through this website and also signed up final trial.Hopefully with this website, can be one means or facility that supports the final manufacturing process. And it can also be one of the references in the field of web programming students using PHP and MySQL and web design using Dreamweaver. Keywords:","author":[{"dropping-particle":"","family":"Anggaeni","given":"Puspita Aritias","non-dropping-particle":"","parse-names":false,"suffix":""},{"dropping-particle":"","family":"Sujatmiko","given":"Bambang","non-dropping-particle":"","parse-names":false,"suffix":""}],"container-title":"Jurnal Manajemen Informatika","id":"ITEM-1","issue":"2","issued":{"date-parts":[["2013"]]},"page":"37-45","title":"Sistem Informasi Tugas Akhir Berbasis Web (Studi Kasus D3 Manajemen Informatika Te Ft Unesa","type":"article-journal","volume":"02"},"uris":["http://www.mendeley.com/documents/?uuid=8d8792e6-356f-4eb7-9f83-f9fc7f520459"]}],"mendeley":{"formattedCitation":"(Anggaeni &amp; Sujatmiko, 2013)","plainTextFormattedCitation":"(Anggaeni &amp; Sujatmiko, 2013)","previouslyFormattedCitation":"(Anggaeni &amp; Sujatmiko, 2013)"},"properties":{"noteIndex":0},"schema":"https://github.com/citation-style-language/schema/raw/master/csl-citation.json"}</w:instrText>
      </w:r>
      <w:r>
        <w:rPr>
          <w:lang w:val="en-US"/>
        </w:rPr>
        <w:fldChar w:fldCharType="separate"/>
      </w:r>
      <w:r>
        <w:rPr>
          <w:lang w:val="en-US"/>
        </w:rPr>
        <w:t>(Anggaeni &amp; Sujatmiko, 2013)</w:t>
      </w:r>
      <w:r>
        <w:rPr>
          <w:lang w:val="en-US"/>
        </w:rPr>
        <w:fldChar w:fldCharType="end"/>
      </w:r>
      <w:r>
        <w:rPr>
          <w:lang w:val="en-US"/>
        </w:rPr>
        <w:t>.</w:t>
      </w:r>
    </w:p>
    <w:p w:rsidR="00216BBD" w:rsidRDefault="00216BBD" w:rsidP="00216BBD">
      <w:pPr>
        <w:rPr>
          <w:lang w:val="en-US"/>
        </w:rPr>
      </w:pPr>
      <w:r>
        <w:rPr>
          <w:lang w:val="en-US"/>
        </w:rPr>
        <w:t xml:space="preserve">Menurut Nugroho Tugas Akhir merupakan tahapan terakhir yang pasti akan dilalui oleh mahasiswa untuk meraih gelar kesarjanaan </w:t>
      </w:r>
      <w:r>
        <w:rPr>
          <w:lang w:val="en-US"/>
        </w:rPr>
        <w:fldChar w:fldCharType="begin" w:fldLock="1"/>
      </w:r>
      <w:r>
        <w:rPr>
          <w:lang w:val="en-US"/>
        </w:rPr>
        <w:instrText>ADDIN CSL_CITATION {"citationItems":[{"id":"ITEM-1","itemData":{"DOI":"10.26623/transformatika.v13i1.104","ISSN":"1693-3656","abstract":"Tugas Akhir is the last stage that will surely passed by students to earn college scholarship. And one of the activities in the field of data administration is to manage file of Tugas Akhir, especially for the submission title and Coordinators of Tugas Akhir. Coordinators are often difficult to check the title of Tugas Akhir, if it has been filed or is pending, and the difficulties in monitoring the load guidance from their Supervisor of Tugas Akhir. This also forms the basis for making an Information System of Tugas Akhir (Sistem Informasi Tugas Akhir) with the aim of assisting Jurusan Teknologi Informasi and students take this. Sistem Informasi Tugas Akhir called SITA also be made online this method applying Prototype system development. Prototype method according to Pressman has experienced several stages, namely: collection needs (listen to customers), design (built / REVISE mock-up) and evaluation of prototypes (customer test-drives a mock-up). The collection needs to be done, among others, the acquisition of data. The data used in this information system is the data of Tugas Akhir of Jurusan Teknologi Informasi. The next stage in the design, researchers uses planning tool in the form of Unified Modeling Language system (UML) and developed using the PHP programming language. System of web-based information created a purpose to be accessible without being restricted by time and place, whereas the benefit derived is facilitated student and coordinator duties in management of Tugas Akhir.","author":[{"dropping-particle":"","family":"Nugroho","given":"Atmoko","non-dropping-particle":"","parse-names":false,"suffix":""},{"dropping-particle":"","family":"Wakhidah","given":"Nur","non-dropping-particle":"","parse-names":false,"suffix":""},{"dropping-particle":"","family":"Christioko","given":"Bernadus Very","non-dropping-particle":"","parse-names":false,"suffix":""}],"container-title":"Jurnal Transformatika","id":"ITEM-1","issue":"1","issued":{"date-parts":[["2015"]]},"page":"13","title":"Sistem Informasi Secara Online Tugas Akhir Mahasiswa Jurusan Teknologi Informasi Fakultas Teknologi Informasi Dan Komunikasi","type":"article-journal","volume":"13"},"uris":["http://www.mendeley.com/documents/?uuid=21290fd2-5594-4380-a3b1-bd3d5020d128"]}],"mendeley":{"formattedCitation":"(Nugroho et al., 2015)","plainTextFormattedCitation":"(Nugroho et al., 2015)","previouslyFormattedCitation":"(Nugroho et al., 2015)"},"properties":{"noteIndex":0},"schema":"https://github.com/citation-style-language/schema/raw/master/csl-citation.json"}</w:instrText>
      </w:r>
      <w:r>
        <w:rPr>
          <w:lang w:val="en-US"/>
        </w:rPr>
        <w:fldChar w:fldCharType="separate"/>
      </w:r>
      <w:r>
        <w:rPr>
          <w:lang w:val="en-US"/>
        </w:rPr>
        <w:t>(Nugroho et al., 2015)</w:t>
      </w:r>
      <w:r>
        <w:rPr>
          <w:lang w:val="en-US"/>
        </w:rPr>
        <w:fldChar w:fldCharType="end"/>
      </w:r>
      <w:r>
        <w:rPr>
          <w:lang w:val="en-US"/>
        </w:rPr>
        <w:t>.</w:t>
      </w:r>
    </w:p>
    <w:p w:rsidR="00216BBD" w:rsidRDefault="00216BBD" w:rsidP="00216BBD">
      <w:r>
        <w:t>Tugas Akhir (TA) adalah sebuah mata kuliah yang harus ditempuh oleh seorang mahasiswa menjelang akhir studinya. Mata kuliah ini berbentuk proyek mandiri yang dilakukan oleh mahasiswa di bawah bimbingan dosen pembimbing. Karya ilmiah yang dimaksud dapat berupa laporan ditulis sesuai dengan pedoman tugas akhir.</w:t>
      </w:r>
    </w:p>
    <w:p w:rsidR="00216BBD" w:rsidRDefault="00216BBD" w:rsidP="00216BBD">
      <w:pPr>
        <w:pStyle w:val="Heading3"/>
      </w:pPr>
      <w:bookmarkStart w:id="8" w:name="_Toc48126187"/>
      <w:r>
        <w:rPr>
          <w:i/>
        </w:rPr>
        <w:t>Web Framework</w:t>
      </w:r>
      <w:bookmarkEnd w:id="8"/>
    </w:p>
    <w:p w:rsidR="00216BBD" w:rsidRDefault="00216BBD" w:rsidP="00216BBD">
      <w:r>
        <w:rPr>
          <w:i/>
        </w:rPr>
        <w:t>Framework</w:t>
      </w:r>
      <w:r>
        <w:rPr>
          <w:iCs/>
        </w:rPr>
        <w:t xml:space="preserve"> adalah sebuah kerangka program yang digunakan untuk membantu developer untuk mengembangkan kode secara konsisten</w:t>
      </w:r>
      <w:r>
        <w:rPr>
          <w:iCs/>
          <w:lang w:val="en-US"/>
        </w:rPr>
        <w:t xml:space="preserve"> </w:t>
      </w:r>
      <w:r>
        <w:rPr>
          <w:iCs/>
          <w:lang w:val="en-US"/>
        </w:rPr>
        <w:fldChar w:fldCharType="begin" w:fldLock="1"/>
      </w:r>
      <w:r>
        <w:rPr>
          <w:iCs/>
          <w:lang w:val="en-US"/>
        </w:rPr>
        <w:instrText>ADDIN CSL_CITATION {"citationItems":[{"id":"ITEM-1","itemData":{"URL":"https://www.niagahoster.co.id/blog/apa-itu-framework/","accessed":{"date-parts":[["2020","6","7"]]},"id":"ITEM-1","issued":{"date-parts":[["0"]]},"title":"Yuk! Mengenal Apa Itu Framework &amp; Fungsinya - Niagahoster Blog","type":"webpage"},"uris":["http://www.mendeley.com/documents/?uuid=d1c6cb97-71c8-3777-9404-bfdd59314462"]}],"mendeley":{"formattedCitation":"(“Yuk! Mengenal Apa Itu Framework &amp; Fungsinya - Niagahoster Blog,” n.d.)","plainTextFormattedCitation":"(“Yuk! Mengenal Apa Itu Framework &amp; Fungsinya - Niagahoster Blog,” n.d.)","previouslyFormattedCitation":"(“Yuk! Mengenal Apa Itu Framework &amp; Fungsinya - Niagahoster Blog,” n.d.)"},"properties":{"noteIndex":0},"schema":"https://github.com/citation-style-language/schema/raw/master/csl-citation.json"}</w:instrText>
      </w:r>
      <w:r>
        <w:rPr>
          <w:iCs/>
          <w:lang w:val="en-US"/>
        </w:rPr>
        <w:fldChar w:fldCharType="separate"/>
      </w:r>
      <w:r>
        <w:rPr>
          <w:iCs/>
          <w:lang w:val="en-US"/>
        </w:rPr>
        <w:t>(“Yuk! Mengenal Apa Itu Framework &amp; Fungsinya - Niagahoster Blog,” n.d.)</w:t>
      </w:r>
      <w:r>
        <w:rPr>
          <w:iCs/>
          <w:lang w:val="en-US"/>
        </w:rPr>
        <w:fldChar w:fldCharType="end"/>
      </w:r>
      <w:r>
        <w:rPr>
          <w:iCs/>
        </w:rPr>
        <w:t>.</w:t>
      </w:r>
      <w:r>
        <w:rPr>
          <w:iCs/>
          <w:lang w:val="en-US"/>
        </w:rPr>
        <w:t xml:space="preserve"> </w:t>
      </w:r>
      <w:r>
        <w:rPr>
          <w:i/>
          <w:lang w:val="en-US"/>
        </w:rPr>
        <w:t>F</w:t>
      </w:r>
      <w:r>
        <w:rPr>
          <w:i/>
        </w:rPr>
        <w:t>ramework</w:t>
      </w:r>
      <w:r>
        <w:t xml:space="preserve"> adalah sekumpulan perintah atau program dasar yang dapat digunakan kembali dengan memanggil fungsi yang disediakan </w:t>
      </w:r>
      <w:r>
        <w:rPr>
          <w:i/>
        </w:rPr>
        <w:t>framework</w:t>
      </w:r>
      <w:r>
        <w:t xml:space="preserve"> tersebut. </w:t>
      </w:r>
      <w:r>
        <w:rPr>
          <w:i/>
        </w:rPr>
        <w:t>Web framework</w:t>
      </w:r>
      <w:r>
        <w:t xml:space="preserve"> sendiri adalah </w:t>
      </w:r>
      <w:r>
        <w:rPr>
          <w:i/>
        </w:rPr>
        <w:t>framework</w:t>
      </w:r>
      <w:r>
        <w:t xml:space="preserve"> yang digunakan untuk membuat program berbasis </w:t>
      </w:r>
      <w:r>
        <w:rPr>
          <w:i/>
        </w:rPr>
        <w:t>web</w:t>
      </w:r>
      <w:r>
        <w:t xml:space="preserve">. Salah satu yang umum digunakan adalah </w:t>
      </w:r>
      <w:r>
        <w:rPr>
          <w:i/>
        </w:rPr>
        <w:t>web framework codeigniter</w:t>
      </w:r>
      <w:r>
        <w:t xml:space="preserve"> (CI)</w:t>
      </w:r>
    </w:p>
    <w:p w:rsidR="00216BBD" w:rsidRDefault="00216BBD" w:rsidP="00216BBD">
      <w:pPr>
        <w:pStyle w:val="Heading4"/>
      </w:pPr>
      <w:bookmarkStart w:id="9" w:name="_Toc48126188"/>
      <w:r>
        <w:rPr>
          <w:i/>
        </w:rPr>
        <w:lastRenderedPageBreak/>
        <w:t>Codeigniter</w:t>
      </w:r>
      <w:bookmarkEnd w:id="9"/>
    </w:p>
    <w:p w:rsidR="00216BBD" w:rsidRDefault="00216BBD" w:rsidP="00216BBD">
      <w:r>
        <w:rPr>
          <w:i/>
        </w:rPr>
        <w:t>Codeigniter</w:t>
      </w:r>
      <w:r>
        <w:t xml:space="preserve"> (CI) adalah </w:t>
      </w:r>
      <w:r>
        <w:rPr>
          <w:i/>
        </w:rPr>
        <w:t>framework</w:t>
      </w:r>
      <w:r>
        <w:t xml:space="preserve"> pengembangan aplikasi (</w:t>
      </w:r>
      <w:r>
        <w:rPr>
          <w:i/>
        </w:rPr>
        <w:t>Application Development Framework</w:t>
      </w:r>
      <w:r>
        <w:t xml:space="preserve"> ) dengan menggunakan PHP, suatu kerangka pembuatan program dengan menggunakan PHP yang lebih sistematis</w:t>
      </w:r>
      <w:r>
        <w:rPr>
          <w:lang w:val="en-US"/>
        </w:rPr>
        <w:t xml:space="preserve"> </w:t>
      </w:r>
      <w:r>
        <w:rPr>
          <w:lang w:val="en-US"/>
        </w:rPr>
        <w:fldChar w:fldCharType="begin" w:fldLock="1"/>
      </w:r>
      <w:r>
        <w:rPr>
          <w:lang w:val="en-US"/>
        </w:rPr>
        <w:instrText>ADDIN CSL_CITATION {"citationItems":[{"id":"ITEM-1","itemData":{"URL":"https://codeigniter.com/userguide3/general/welcome.html","accessed":{"date-parts":[["2020","6","7"]]},"id":"ITEM-1","issued":{"date-parts":[["0"]]},"title":"Welcome to CodeIgniter — CodeIgniter 3.1.11 documentation","type":"webpage"},"uris":["http://www.mendeley.com/documents/?uuid=a949dc83-cc99-3098-99c7-6e7281dc83f4"]}],"mendeley":{"formattedCitation":"(“Welcome to CodeIgniter — CodeIgniter 3.1.11 documentation,” n.d.)","plainTextFormattedCitation":"(“Welcome to CodeIgniter — CodeIgniter 3.1.11 documentation,” n.d.)","previouslyFormattedCitation":"(“Welcome to CodeIgniter — CodeIgniter 3.1.11 documentation,” n.d.)"},"properties":{"noteIndex":0},"schema":"https://github.com/citation-style-language/schema/raw/master/csl-citation.json"}</w:instrText>
      </w:r>
      <w:r>
        <w:rPr>
          <w:lang w:val="en-US"/>
        </w:rPr>
        <w:fldChar w:fldCharType="separate"/>
      </w:r>
      <w:r>
        <w:rPr>
          <w:lang w:val="en-US"/>
        </w:rPr>
        <w:t>(“Welcome to CodeIgniter — CodeIgniter 3.1.11 documentation,” n.d.)</w:t>
      </w:r>
      <w:r>
        <w:rPr>
          <w:lang w:val="en-US"/>
        </w:rPr>
        <w:fldChar w:fldCharType="end"/>
      </w:r>
      <w:r>
        <w:t xml:space="preserve">. </w:t>
      </w:r>
      <w:r>
        <w:rPr>
          <w:i/>
        </w:rPr>
        <w:t>Codeigniter</w:t>
      </w:r>
      <w:r>
        <w:t xml:space="preserve"> juga adalah </w:t>
      </w:r>
      <w:r>
        <w:rPr>
          <w:i/>
        </w:rPr>
        <w:t>framework</w:t>
      </w:r>
      <w:r>
        <w:t xml:space="preserve"> yang mudah dipelajari, karena dokumentasi yang jelas dan lengkap. </w:t>
      </w:r>
      <w:r>
        <w:rPr>
          <w:i/>
        </w:rPr>
        <w:t>Codeigniter</w:t>
      </w:r>
      <w:r>
        <w:t xml:space="preserve"> menggunakan metode </w:t>
      </w:r>
      <w:r>
        <w:rPr>
          <w:i/>
        </w:rPr>
        <w:t>MVC</w:t>
      </w:r>
      <w:r>
        <w:t xml:space="preserve"> (</w:t>
      </w:r>
      <w:r>
        <w:rPr>
          <w:i/>
        </w:rPr>
        <w:t>Model</w:t>
      </w:r>
      <w:r>
        <w:t xml:space="preserve">, </w:t>
      </w:r>
      <w:r>
        <w:rPr>
          <w:i/>
        </w:rPr>
        <w:t>View</w:t>
      </w:r>
      <w:r>
        <w:t xml:space="preserve">, </w:t>
      </w:r>
      <w:r>
        <w:rPr>
          <w:i/>
        </w:rPr>
        <w:t>Controller</w:t>
      </w:r>
      <w:r>
        <w:t>)</w:t>
      </w:r>
    </w:p>
    <w:p w:rsidR="00216BBD" w:rsidRDefault="00216BBD" w:rsidP="00216BBD">
      <w:r>
        <w:rPr>
          <w:i/>
        </w:rPr>
        <w:t>MVC</w:t>
      </w:r>
      <w:r>
        <w:t xml:space="preserve"> (</w:t>
      </w:r>
      <w:r>
        <w:rPr>
          <w:i/>
        </w:rPr>
        <w:t>Model</w:t>
      </w:r>
      <w:r>
        <w:t xml:space="preserve">, </w:t>
      </w:r>
      <w:r>
        <w:rPr>
          <w:i/>
        </w:rPr>
        <w:t>View</w:t>
      </w:r>
      <w:r>
        <w:t xml:space="preserve">, </w:t>
      </w:r>
      <w:r>
        <w:rPr>
          <w:i/>
        </w:rPr>
        <w:t>Controller</w:t>
      </w:r>
      <w:r>
        <w:t xml:space="preserve">) adalah suatu metode yang memisahkan antar proses, tampilan dan proses data. Dalam metode </w:t>
      </w:r>
      <w:r>
        <w:rPr>
          <w:i/>
        </w:rPr>
        <w:t>MVC</w:t>
      </w:r>
      <w:r>
        <w:t xml:space="preserve"> terdapat 3 komponen pembentuk yaitu :</w:t>
      </w:r>
    </w:p>
    <w:p w:rsidR="00216BBD" w:rsidRDefault="00216BBD" w:rsidP="00216BBD">
      <w:pPr>
        <w:pStyle w:val="ListParagraph"/>
        <w:numPr>
          <w:ilvl w:val="0"/>
          <w:numId w:val="2"/>
        </w:numPr>
        <w:rPr>
          <w:i/>
        </w:rPr>
      </w:pPr>
      <w:r>
        <w:rPr>
          <w:i/>
        </w:rPr>
        <w:t>Model</w:t>
      </w:r>
    </w:p>
    <w:p w:rsidR="00216BBD" w:rsidRDefault="00216BBD" w:rsidP="00216BBD">
      <w:r>
        <w:rPr>
          <w:i/>
        </w:rPr>
        <w:t>Model</w:t>
      </w:r>
      <w:r>
        <w:t xml:space="preserve"> adalah bagian dari aplikasi yang mengimplementasikan logika untuk domain data aplikasi (Sidik, 2012). Semua yang berhubungan dengan basis data akan diolah di bagian </w:t>
      </w:r>
      <w:r>
        <w:rPr>
          <w:i/>
        </w:rPr>
        <w:t>Model</w:t>
      </w:r>
    </w:p>
    <w:p w:rsidR="00216BBD" w:rsidRDefault="00216BBD" w:rsidP="00216BBD">
      <w:pPr>
        <w:pStyle w:val="ListParagraph"/>
        <w:numPr>
          <w:ilvl w:val="0"/>
          <w:numId w:val="2"/>
        </w:numPr>
        <w:rPr>
          <w:i/>
        </w:rPr>
      </w:pPr>
      <w:r>
        <w:rPr>
          <w:i/>
        </w:rPr>
        <w:t>View</w:t>
      </w:r>
    </w:p>
    <w:p w:rsidR="00216BBD" w:rsidRDefault="00216BBD" w:rsidP="00216BBD">
      <w:r>
        <w:rPr>
          <w:i/>
        </w:rPr>
        <w:t>View</w:t>
      </w:r>
      <w:r>
        <w:t xml:space="preserve"> adalah komponen yang menampilkan antarmuka untuk pengguna (</w:t>
      </w:r>
      <w:r>
        <w:rPr>
          <w:i/>
        </w:rPr>
        <w:t>user interface</w:t>
      </w:r>
      <w:r>
        <w:t xml:space="preserve">. UI) aplikasi (Sidik, 2012). Semua halaman web ada didalam komponen </w:t>
      </w:r>
      <w:r>
        <w:rPr>
          <w:i/>
        </w:rPr>
        <w:t>View</w:t>
      </w:r>
      <w:r>
        <w:t>.</w:t>
      </w:r>
    </w:p>
    <w:p w:rsidR="00216BBD" w:rsidRDefault="00216BBD" w:rsidP="00216BBD">
      <w:pPr>
        <w:pStyle w:val="ListParagraph"/>
        <w:numPr>
          <w:ilvl w:val="0"/>
          <w:numId w:val="2"/>
        </w:numPr>
        <w:rPr>
          <w:i/>
        </w:rPr>
      </w:pPr>
      <w:r>
        <w:rPr>
          <w:i/>
        </w:rPr>
        <w:t>Controller</w:t>
      </w:r>
    </w:p>
    <w:p w:rsidR="00216BBD" w:rsidRDefault="00216BBD" w:rsidP="00216BBD">
      <w:r>
        <w:rPr>
          <w:i/>
        </w:rPr>
        <w:t>Controller</w:t>
      </w:r>
      <w:r>
        <w:t xml:space="preserve"> merupakan komponen yang digunakan untuk menangani interaksi pengguna, bekerja dengan dengan </w:t>
      </w:r>
      <w:r>
        <w:rPr>
          <w:i/>
        </w:rPr>
        <w:t>model</w:t>
      </w:r>
      <w:r>
        <w:t xml:space="preserve">, dan memilih </w:t>
      </w:r>
      <w:r>
        <w:rPr>
          <w:i/>
        </w:rPr>
        <w:t>view</w:t>
      </w:r>
      <w:r>
        <w:t xml:space="preserve"> mana yang digunakan </w:t>
      </w:r>
      <w:r>
        <w:lastRenderedPageBreak/>
        <w:t xml:space="preserve">untuk merender data (Sidik, 2012). Controller menghubungkan proses data yang ada di </w:t>
      </w:r>
      <w:r>
        <w:rPr>
          <w:i/>
        </w:rPr>
        <w:t>Model</w:t>
      </w:r>
      <w:r>
        <w:t xml:space="preserve"> lalu menampilkannya di </w:t>
      </w:r>
      <w:r>
        <w:rPr>
          <w:i/>
        </w:rPr>
        <w:t>View</w:t>
      </w:r>
      <w:r>
        <w:t>.</w:t>
      </w:r>
    </w:p>
    <w:p w:rsidR="00216BBD" w:rsidRDefault="00216BBD" w:rsidP="00216BBD">
      <w:pPr>
        <w:pStyle w:val="Heading3"/>
      </w:pPr>
      <w:bookmarkStart w:id="10" w:name="_Toc48126189"/>
      <w:r>
        <w:rPr>
          <w:i/>
        </w:rPr>
        <w:t xml:space="preserve">Unified Modelling Language </w:t>
      </w:r>
      <w:r>
        <w:t>(UML)</w:t>
      </w:r>
      <w:bookmarkEnd w:id="10"/>
    </w:p>
    <w:p w:rsidR="00216BBD" w:rsidRDefault="00216BBD" w:rsidP="00216BBD">
      <w:r>
        <w:t>“</w:t>
      </w:r>
      <w:r>
        <w:rPr>
          <w:i/>
        </w:rPr>
        <w:t>Unified Modelling Language</w:t>
      </w:r>
      <w:r>
        <w:t xml:space="preserve"> (UML) adalah sebuah “bahasa” yang telah menjadi standar dalam industri untuk visualisasi, merancang dan mendokumentasikan sistem piranti lunak. UML menawarkan sebuah standar untuk merancang model sebuah sistem. Dengan menggunakan UML dapat dibuat model untuk semua jenis aplikasi piranti lunak, dimana aplikasi tersebut dapat berjalan pada piranti keras, sistem operasi dan jaringan apapun, serta ditulis dalam bahasa pemrograman apapun.”</w:t>
      </w:r>
      <w:r>
        <w:fldChar w:fldCharType="begin" w:fldLock="1"/>
      </w:r>
      <w:r>
        <w:instrText>ADDIN CSL_CITATION {"citationItems":[{"id":"ITEM-1","itemData":{"DOI":"10.1017/CBO9781107415324.004","ISBN":"9788578110796","ISSN":"1098-6596","PMID":"25246403","abstract":"De las formulaciones de Jean Piadget a la teoria de los sistemas complejos","author":[{"dropping-particle":"","family":"Sulistyorini","given":"Prastuti","non-dropping-particle":"","parse-names":false,"suffix":""}],"container-title":"Jurnal Teknologi Informasi DINAMIK","id":"ITEM-1","issue":"1","issued":{"date-parts":[["2009"]]},"page":"23-29","title":"Pemodelan Visual dengan Menggunakan UML dan Rational Rose","type":"article-journal","volume":"XIV"},"uris":["http://www.mendeley.com/documents/?uuid=c904a9d1-c817-49e0-90c7-7a01de72cd9b"]}],"mendeley":{"formattedCitation":"(Sulistyorini, 2009)","plainTextFormattedCitation":"(Sulistyorini, 2009)","previouslyFormattedCitation":"(Sulistyorini, 2009)"},"properties":{"noteIndex":0},"schema":"https://github.com/citation-style-language/schema/raw/master/csl-citation.json"}</w:instrText>
      </w:r>
      <w:r>
        <w:fldChar w:fldCharType="separate"/>
      </w:r>
      <w:r>
        <w:t>(Sulistyorini, 2009)</w:t>
      </w:r>
      <w:r>
        <w:fldChar w:fldCharType="end"/>
      </w:r>
    </w:p>
    <w:p w:rsidR="00216BBD" w:rsidRDefault="00216BBD" w:rsidP="00216BBD">
      <w:r>
        <w:rPr>
          <w:i/>
        </w:rPr>
        <w:t>Unified Modelling Language</w:t>
      </w:r>
      <w:r>
        <w:t xml:space="preserve"> (UML) merupakan gambaran umum aplikasi yang akan dibuat. Didalamnya terdapat berbagai macam diagram yang memliki fungsi sendiri. UML digunakan karena pemodelan ini sudah merepresentasikan sesuai dengan program sebenarnya. UML memliki beberapa diagram yang dapat kita gunakan yaitu :</w:t>
      </w:r>
    </w:p>
    <w:p w:rsidR="00216BBD" w:rsidRDefault="00216BBD" w:rsidP="00216BBD">
      <w:pPr>
        <w:pStyle w:val="Heading4"/>
      </w:pPr>
      <w:bookmarkStart w:id="11" w:name="_Toc48126190"/>
      <w:r>
        <w:rPr>
          <w:i/>
        </w:rPr>
        <w:t>Use Case</w:t>
      </w:r>
      <w:bookmarkEnd w:id="11"/>
    </w:p>
    <w:p w:rsidR="00216BBD" w:rsidRDefault="00216BBD" w:rsidP="00216BBD">
      <w:pPr>
        <w:rPr>
          <w:lang w:val="en-US"/>
        </w:rPr>
      </w:pPr>
      <w:r>
        <w:rPr>
          <w:lang w:val="en-US"/>
        </w:rPr>
        <w:t>Use Case diagram atau diagram use case merupakan pemodelan untuk menggambarkan kelakuan (</w:t>
      </w:r>
      <w:r>
        <w:rPr>
          <w:i/>
          <w:iCs/>
          <w:lang w:val="en-US"/>
        </w:rPr>
        <w:t xml:space="preserve">behavior) </w:t>
      </w:r>
      <w:r>
        <w:rPr>
          <w:lang w:val="en-US"/>
        </w:rPr>
        <w:t xml:space="preserve">sistem yang akan dibuat. Diagram use case digunakan untuk mengetahui fungsi apa saja yang ada di dalam sebuah sistem dan siapa saja yang berhak menggunakan fungsi – fungsi tersebut </w:t>
      </w:r>
      <w:r>
        <w:rPr>
          <w:lang w:val="en-US"/>
        </w:rPr>
        <w:fldChar w:fldCharType="begin" w:fldLock="1"/>
      </w:r>
      <w:r>
        <w:rPr>
          <w:lang w:val="en-US"/>
        </w:rPr>
        <w:instrText>ADDIN CSL_CITATION {"citationItems":[{"id":"ITEM-1","itemData":{"ISBN":"978-979-756-966-2","author":[{"dropping-particle":"","family":"Sugiarti","given":"Yuni","non-dropping-particle":"","parse-names":false,"suffix":""}],"edition":"1","id":"ITEM-1","issued":{"date-parts":[["2013"]]},"number-of-pages":"41-82","publisher":"Graha Ilmu","publisher-place":"Yogyakarta","title":"Analisis &amp; Perancangan UML (Unified Modelling Language ) Generated VB.6","type":"book"},"uris":["http://www.mendeley.com/documents/?uuid=554b816d-670f-4370-b5ee-bb8a82554ea9"]}],"mendeley":{"formattedCitation":"(Sugiarti, 2013)","plainTextFormattedCitation":"(Sugiarti, 2013)","previouslyFormattedCitation":"(Sugiarti, 2013)"},"properties":{"noteIndex":0},"schema":"https://github.com/citation-style-language/schema/raw/master/csl-citation.json"}</w:instrText>
      </w:r>
      <w:r>
        <w:rPr>
          <w:lang w:val="en-US"/>
        </w:rPr>
        <w:fldChar w:fldCharType="separate"/>
      </w:r>
      <w:r>
        <w:rPr>
          <w:lang w:val="en-US"/>
        </w:rPr>
        <w:t>(Sugiarti, 2013)</w:t>
      </w:r>
      <w:r>
        <w:rPr>
          <w:lang w:val="en-US"/>
        </w:rPr>
        <w:fldChar w:fldCharType="end"/>
      </w:r>
      <w:r>
        <w:rPr>
          <w:lang w:val="en-US"/>
        </w:rPr>
        <w:t xml:space="preserve">. </w:t>
      </w:r>
    </w:p>
    <w:p w:rsidR="00216BBD" w:rsidRDefault="00216BBD" w:rsidP="00216BBD">
      <w:r>
        <w:t xml:space="preserve">Use </w:t>
      </w:r>
      <w:r>
        <w:rPr>
          <w:lang w:val="en-US"/>
        </w:rPr>
        <w:t>c</w:t>
      </w:r>
      <w:r>
        <w:t xml:space="preserve">ase adalah diagram yang menjelaskan tentang siapa saja aktor yang menggunakan sistem. Use </w:t>
      </w:r>
      <w:r>
        <w:rPr>
          <w:lang w:val="en-US"/>
        </w:rPr>
        <w:t>c</w:t>
      </w:r>
      <w:r>
        <w:t xml:space="preserve">ase juga menjelaskan apa saja yang bisa dilakukan aktor </w:t>
      </w:r>
      <w:r>
        <w:lastRenderedPageBreak/>
        <w:t>tersebut didalam sistem.</w:t>
      </w:r>
      <w:r>
        <w:rPr>
          <w:lang w:val="en-US"/>
        </w:rPr>
        <w:t xml:space="preserve"> Use case memiliki beberapa simbol untuk menggambarkan fungsi dalam sistem. Simbol tersebut adalah sebagai berikut :</w:t>
      </w:r>
    </w:p>
    <w:p w:rsidR="00216BBD" w:rsidRDefault="00216BBD" w:rsidP="00216BBD">
      <w:pPr>
        <w:pStyle w:val="Caption"/>
        <w:keepNext/>
        <w:jc w:val="left"/>
        <w:rPr>
          <w:i w:val="0"/>
          <w:iCs w:val="0"/>
          <w:color w:val="auto"/>
          <w:sz w:val="24"/>
          <w:szCs w:val="24"/>
        </w:rPr>
      </w:pPr>
      <w:bookmarkStart w:id="12" w:name="_Toc43800381"/>
      <w:r>
        <w:rPr>
          <w:b/>
          <w:bCs/>
          <w:i w:val="0"/>
          <w:iCs w:val="0"/>
          <w:color w:val="auto"/>
          <w:sz w:val="24"/>
          <w:szCs w:val="24"/>
        </w:rPr>
        <w:t xml:space="preserve">Tabel </w:t>
      </w:r>
      <w:r>
        <w:fldChar w:fldCharType="begin"/>
      </w:r>
      <w:r>
        <w:rPr>
          <w:b/>
          <w:bCs/>
          <w:i w:val="0"/>
          <w:iCs w:val="0"/>
          <w:color w:val="auto"/>
          <w:sz w:val="24"/>
          <w:szCs w:val="24"/>
        </w:rPr>
        <w:instrText xml:space="preserve"> STYLEREF 2 \s </w:instrText>
      </w:r>
      <w:r>
        <w:fldChar w:fldCharType="separate"/>
      </w:r>
      <w:r>
        <w:rPr>
          <w:b/>
          <w:bCs/>
          <w:i w:val="0"/>
          <w:iCs w:val="0"/>
          <w:color w:val="auto"/>
          <w:sz w:val="24"/>
          <w:szCs w:val="24"/>
        </w:rPr>
        <w:t>2</w:t>
      </w:r>
      <w:r>
        <w:fldChar w:fldCharType="end"/>
      </w:r>
      <w:r>
        <w:rPr>
          <w:b/>
          <w:bCs/>
          <w:i w:val="0"/>
          <w:iCs w:val="0"/>
          <w:color w:val="auto"/>
          <w:sz w:val="24"/>
          <w:szCs w:val="24"/>
        </w:rPr>
        <w:t>.</w:t>
      </w:r>
      <w:r>
        <w:fldChar w:fldCharType="begin"/>
      </w:r>
      <w:r>
        <w:rPr>
          <w:b/>
          <w:bCs/>
          <w:i w:val="0"/>
          <w:iCs w:val="0"/>
          <w:color w:val="auto"/>
          <w:sz w:val="24"/>
          <w:szCs w:val="24"/>
        </w:rPr>
        <w:instrText xml:space="preserve"> SEQ Tabel \* ARABIC \s 2 </w:instrText>
      </w:r>
      <w:r>
        <w:fldChar w:fldCharType="separate"/>
      </w:r>
      <w:r>
        <w:rPr>
          <w:b/>
          <w:bCs/>
          <w:i w:val="0"/>
          <w:iCs w:val="0"/>
          <w:color w:val="auto"/>
          <w:sz w:val="24"/>
          <w:szCs w:val="24"/>
        </w:rPr>
        <w:t>1</w:t>
      </w:r>
      <w:r>
        <w:fldChar w:fldCharType="end"/>
      </w:r>
      <w:r>
        <w:rPr>
          <w:i w:val="0"/>
          <w:iCs w:val="0"/>
          <w:color w:val="auto"/>
          <w:sz w:val="24"/>
          <w:szCs w:val="24"/>
          <w:lang w:val="en-US"/>
        </w:rPr>
        <w:t xml:space="preserve"> Simbol Use Case</w:t>
      </w:r>
      <w:bookmarkEnd w:id="12"/>
    </w:p>
    <w:p w:rsidR="00216BBD" w:rsidRDefault="00216BBD" w:rsidP="00216BBD">
      <w:pPr>
        <w:keepNext/>
        <w:spacing w:line="240" w:lineRule="auto"/>
      </w:pPr>
      <w:r>
        <w:rPr>
          <w:lang w:eastAsia="id-ID"/>
        </w:rPr>
        <w:drawing>
          <wp:inline distT="0" distB="0" distL="0" distR="0">
            <wp:extent cx="4267200" cy="32099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267200" cy="3209925"/>
                    </a:xfrm>
                    <a:prstGeom prst="rect">
                      <a:avLst/>
                    </a:prstGeom>
                    <a:noFill/>
                    <a:ln>
                      <a:noFill/>
                    </a:ln>
                  </pic:spPr>
                </pic:pic>
              </a:graphicData>
            </a:graphic>
          </wp:inline>
        </w:drawing>
      </w:r>
    </w:p>
    <w:p w:rsidR="00216BBD" w:rsidRDefault="00216BBD" w:rsidP="00216BBD">
      <w:pPr>
        <w:keepNext/>
        <w:spacing w:line="240" w:lineRule="auto"/>
      </w:pPr>
    </w:p>
    <w:p w:rsidR="00216BBD" w:rsidRDefault="00216BBD" w:rsidP="00216BBD">
      <w:pPr>
        <w:pStyle w:val="Heading4"/>
      </w:pPr>
      <w:bookmarkStart w:id="13" w:name="_Toc48126191"/>
      <w:r>
        <w:rPr>
          <w:i/>
        </w:rPr>
        <w:t>Activity Diagram</w:t>
      </w:r>
      <w:bookmarkEnd w:id="13"/>
    </w:p>
    <w:p w:rsidR="00216BBD" w:rsidRDefault="00216BBD" w:rsidP="00216BBD">
      <w:pPr>
        <w:rPr>
          <w:lang w:val="en-US"/>
        </w:rPr>
      </w:pPr>
      <w:r>
        <w:rPr>
          <w:lang w:val="en-US"/>
        </w:rPr>
        <w:t xml:space="preserve">Diagram aktifitas atau </w:t>
      </w:r>
      <w:r>
        <w:rPr>
          <w:i/>
          <w:iCs/>
          <w:lang w:val="en-US"/>
        </w:rPr>
        <w:t xml:space="preserve">activity </w:t>
      </w:r>
      <w:r>
        <w:rPr>
          <w:lang w:val="en-US"/>
        </w:rPr>
        <w:t xml:space="preserve">diagram menggambarkan </w:t>
      </w:r>
      <w:r>
        <w:rPr>
          <w:i/>
          <w:iCs/>
          <w:lang w:val="en-US"/>
        </w:rPr>
        <w:t xml:space="preserve">workflow </w:t>
      </w:r>
      <w:r>
        <w:rPr>
          <w:lang w:val="en-US"/>
        </w:rPr>
        <w:t xml:space="preserve">(aliran kerja) atau aktivitas dari sebuah sistem atau proses bisnis. Yang perlu diperhatikan disini adalah bahwa diagram aktivitas menggambarkan aktivitas sistem bukan apa yang dilakukan aktor, jadi aktivitas yang dapat dilakukan oleh sistem </w:t>
      </w:r>
      <w:r>
        <w:rPr>
          <w:lang w:val="en-US"/>
        </w:rPr>
        <w:fldChar w:fldCharType="begin" w:fldLock="1"/>
      </w:r>
      <w:r>
        <w:rPr>
          <w:lang w:val="en-US"/>
        </w:rPr>
        <w:instrText>ADDIN CSL_CITATION {"citationItems":[{"id":"ITEM-1","itemData":{"ISBN":"978-979-756-966-2","author":[{"dropping-particle":"","family":"Sugiarti","given":"Yuni","non-dropping-particle":"","parse-names":false,"suffix":""}],"edition":"1","id":"ITEM-1","issued":{"date-parts":[["2013"]]},"number-of-pages":"41-82","publisher":"Graha Ilmu","publisher-place":"Yogyakarta","title":"Analisis &amp; Perancangan UML (Unified Modelling Language ) Generated VB.6","type":"book"},"uris":["http://www.mendeley.com/documents/?uuid=554b816d-670f-4370-b5ee-bb8a82554ea9"]}],"mendeley":{"formattedCitation":"(Sugiarti, 2013)","plainTextFormattedCitation":"(Sugiarti, 2013)","previouslyFormattedCitation":"(Sugiarti, 2013)"},"properties":{"noteIndex":0},"schema":"https://github.com/citation-style-language/schema/raw/master/csl-citation.json"}</w:instrText>
      </w:r>
      <w:r>
        <w:rPr>
          <w:lang w:val="en-US"/>
        </w:rPr>
        <w:fldChar w:fldCharType="separate"/>
      </w:r>
      <w:r>
        <w:rPr>
          <w:lang w:val="en-US"/>
        </w:rPr>
        <w:t>(Sugiarti, 2013)</w:t>
      </w:r>
      <w:r>
        <w:rPr>
          <w:lang w:val="en-US"/>
        </w:rPr>
        <w:fldChar w:fldCharType="end"/>
      </w:r>
      <w:r>
        <w:rPr>
          <w:lang w:val="en-US"/>
        </w:rPr>
        <w:t xml:space="preserve">. </w:t>
      </w:r>
    </w:p>
    <w:p w:rsidR="00216BBD" w:rsidRDefault="00216BBD" w:rsidP="00216BBD">
      <w:pPr>
        <w:rPr>
          <w:lang w:val="en-US"/>
        </w:rPr>
      </w:pPr>
      <w:r>
        <w:rPr>
          <w:lang w:val="en-US"/>
        </w:rPr>
        <w:t>D</w:t>
      </w:r>
      <w:r>
        <w:t>iagram</w:t>
      </w:r>
      <w:r>
        <w:rPr>
          <w:lang w:val="en-US"/>
        </w:rPr>
        <w:t xml:space="preserve"> aktivitas </w:t>
      </w:r>
      <w:r>
        <w:t>adalah diagram yang mejelaskan secara detail proses yang terjadi pada salah satu fungsi yang mempunyai alur yang rumit yang tidak bisa dijelaskan pada Use Case.</w:t>
      </w:r>
      <w:r>
        <w:rPr>
          <w:lang w:val="en-US"/>
        </w:rPr>
        <w:t xml:space="preserve"> Diagram aktivitas mempunyai beberapa simbol untuk menjelaskan  alur dari aktor melakukan sesuatu pada sistem dan menjelaskan bagaimana sistem bereaksi. Simbol tersebut adalah sebagai berikut   :</w:t>
      </w:r>
    </w:p>
    <w:p w:rsidR="00216BBD" w:rsidRDefault="00216BBD" w:rsidP="00216BBD">
      <w:pPr>
        <w:pStyle w:val="Caption"/>
        <w:keepNext/>
        <w:jc w:val="left"/>
        <w:rPr>
          <w:i w:val="0"/>
          <w:iCs w:val="0"/>
          <w:color w:val="auto"/>
          <w:sz w:val="24"/>
          <w:szCs w:val="24"/>
        </w:rPr>
      </w:pPr>
      <w:bookmarkStart w:id="14" w:name="_Toc43800382"/>
      <w:r>
        <w:rPr>
          <w:b/>
          <w:bCs/>
          <w:i w:val="0"/>
          <w:iCs w:val="0"/>
          <w:color w:val="auto"/>
          <w:sz w:val="24"/>
          <w:szCs w:val="24"/>
        </w:rPr>
        <w:lastRenderedPageBreak/>
        <w:t xml:space="preserve">Tabel </w:t>
      </w:r>
      <w:r>
        <w:fldChar w:fldCharType="begin"/>
      </w:r>
      <w:r>
        <w:rPr>
          <w:b/>
          <w:bCs/>
          <w:i w:val="0"/>
          <w:iCs w:val="0"/>
          <w:color w:val="auto"/>
          <w:sz w:val="24"/>
          <w:szCs w:val="24"/>
        </w:rPr>
        <w:instrText xml:space="preserve"> STYLEREF 2 \s </w:instrText>
      </w:r>
      <w:r>
        <w:fldChar w:fldCharType="separate"/>
      </w:r>
      <w:r>
        <w:rPr>
          <w:b/>
          <w:bCs/>
          <w:i w:val="0"/>
          <w:iCs w:val="0"/>
          <w:color w:val="auto"/>
          <w:sz w:val="24"/>
          <w:szCs w:val="24"/>
        </w:rPr>
        <w:t>2</w:t>
      </w:r>
      <w:r>
        <w:fldChar w:fldCharType="end"/>
      </w:r>
      <w:r>
        <w:rPr>
          <w:b/>
          <w:bCs/>
          <w:i w:val="0"/>
          <w:iCs w:val="0"/>
          <w:color w:val="auto"/>
          <w:sz w:val="24"/>
          <w:szCs w:val="24"/>
        </w:rPr>
        <w:t>.</w:t>
      </w:r>
      <w:r>
        <w:fldChar w:fldCharType="begin"/>
      </w:r>
      <w:r>
        <w:rPr>
          <w:b/>
          <w:bCs/>
          <w:i w:val="0"/>
          <w:iCs w:val="0"/>
          <w:color w:val="auto"/>
          <w:sz w:val="24"/>
          <w:szCs w:val="24"/>
        </w:rPr>
        <w:instrText xml:space="preserve"> SEQ Tabel \* ARABIC \s 2 </w:instrText>
      </w:r>
      <w:r>
        <w:fldChar w:fldCharType="separate"/>
      </w:r>
      <w:r>
        <w:rPr>
          <w:b/>
          <w:bCs/>
          <w:i w:val="0"/>
          <w:iCs w:val="0"/>
          <w:color w:val="auto"/>
          <w:sz w:val="24"/>
          <w:szCs w:val="24"/>
        </w:rPr>
        <w:t>2</w:t>
      </w:r>
      <w:r>
        <w:fldChar w:fldCharType="end"/>
      </w:r>
      <w:r>
        <w:rPr>
          <w:i w:val="0"/>
          <w:iCs w:val="0"/>
          <w:color w:val="auto"/>
          <w:sz w:val="24"/>
          <w:szCs w:val="24"/>
          <w:lang w:val="en-US"/>
        </w:rPr>
        <w:t xml:space="preserve"> Simbol Activity Diagram</w:t>
      </w:r>
      <w:bookmarkEnd w:id="14"/>
    </w:p>
    <w:p w:rsidR="00216BBD" w:rsidRDefault="00216BBD" w:rsidP="00216BBD">
      <w:pPr>
        <w:keepNext/>
        <w:spacing w:line="240" w:lineRule="auto"/>
      </w:pPr>
      <w:r>
        <w:rPr>
          <w:lang w:eastAsia="id-ID"/>
        </w:rPr>
        <w:drawing>
          <wp:inline distT="0" distB="0" distL="0" distR="0">
            <wp:extent cx="4267200" cy="6943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67200" cy="6943725"/>
                    </a:xfrm>
                    <a:prstGeom prst="rect">
                      <a:avLst/>
                    </a:prstGeom>
                    <a:noFill/>
                    <a:ln>
                      <a:noFill/>
                    </a:ln>
                  </pic:spPr>
                </pic:pic>
              </a:graphicData>
            </a:graphic>
          </wp:inline>
        </w:drawing>
      </w:r>
    </w:p>
    <w:p w:rsidR="00216BBD" w:rsidRDefault="00216BBD" w:rsidP="00216BBD">
      <w:pPr>
        <w:keepNext/>
        <w:spacing w:line="240" w:lineRule="auto"/>
      </w:pPr>
    </w:p>
    <w:p w:rsidR="00216BBD" w:rsidRDefault="00216BBD" w:rsidP="00216BBD">
      <w:pPr>
        <w:keepNext/>
        <w:spacing w:line="240" w:lineRule="auto"/>
      </w:pPr>
    </w:p>
    <w:p w:rsidR="00216BBD" w:rsidRDefault="00216BBD" w:rsidP="00216BBD">
      <w:pPr>
        <w:keepNext/>
        <w:spacing w:line="240" w:lineRule="auto"/>
      </w:pPr>
    </w:p>
    <w:p w:rsidR="00216BBD" w:rsidRDefault="00216BBD" w:rsidP="00216BBD">
      <w:pPr>
        <w:keepNext/>
        <w:spacing w:line="240" w:lineRule="auto"/>
      </w:pPr>
    </w:p>
    <w:p w:rsidR="00216BBD" w:rsidRDefault="00216BBD" w:rsidP="00216BBD">
      <w:pPr>
        <w:pStyle w:val="Heading4"/>
        <w:rPr>
          <w:i/>
          <w:iCs w:val="0"/>
          <w:lang w:val="en-US"/>
        </w:rPr>
      </w:pPr>
      <w:bookmarkStart w:id="15" w:name="_Toc48126192"/>
      <w:r>
        <w:rPr>
          <w:i/>
          <w:iCs w:val="0"/>
          <w:lang w:val="en-US"/>
        </w:rPr>
        <w:lastRenderedPageBreak/>
        <w:t>Sequence Diagram</w:t>
      </w:r>
      <w:bookmarkEnd w:id="15"/>
    </w:p>
    <w:p w:rsidR="00216BBD" w:rsidRDefault="00216BBD" w:rsidP="00216BBD">
      <w:pPr>
        <w:rPr>
          <w:lang w:val="en-US"/>
        </w:rPr>
      </w:pPr>
      <w:r>
        <w:rPr>
          <w:i/>
          <w:iCs/>
          <w:lang w:val="en-US"/>
        </w:rPr>
        <w:t>Sequence diagram</w:t>
      </w:r>
      <w:r>
        <w:rPr>
          <w:lang w:val="en-US"/>
        </w:rPr>
        <w:t xml:space="preserve"> menunjukkan serangkaian kejadian sistem yang terjadi dalam use case. Bisa juga dikatakan sebagai penerapan use case. </w:t>
      </w:r>
      <w:bookmarkStart w:id="16" w:name="_Hlk50192125"/>
      <w:r>
        <w:rPr>
          <w:i/>
          <w:iCs/>
          <w:lang w:val="en-US"/>
        </w:rPr>
        <w:t>Sequence diagram</w:t>
      </w:r>
      <w:r>
        <w:rPr>
          <w:lang w:val="en-US"/>
        </w:rPr>
        <w:t xml:space="preserve"> menunjukkan pesan-pesan yang dipertukarkan antara beberapa objek, serta informasi alur  kontrol tertentu. </w:t>
      </w:r>
      <w:r>
        <w:rPr>
          <w:i/>
          <w:iCs/>
          <w:lang w:val="en-US"/>
        </w:rPr>
        <w:t>Sequence diagram</w:t>
      </w:r>
      <w:r>
        <w:rPr>
          <w:lang w:val="en-US"/>
        </w:rPr>
        <w:t xml:space="preserve"> menunjukkan kolaborasi dinamis antara sejumlah objek</w:t>
      </w:r>
      <w:bookmarkEnd w:id="16"/>
      <w:r>
        <w:rPr>
          <w:lang w:val="en-US"/>
        </w:rPr>
        <w:t xml:space="preserve"> </w:t>
      </w:r>
      <w:r>
        <w:rPr>
          <w:lang w:val="en-US"/>
        </w:rPr>
        <w:fldChar w:fldCharType="begin" w:fldLock="1"/>
      </w:r>
      <w:r>
        <w:rPr>
          <w:lang w:val="en-US"/>
        </w:rPr>
        <w:instrText>ADDIN CSL_CITATION {"citationItems":[{"id":"ITEM-1","itemData":{"abstract":"This paper presents a novel approach to generate test cases by integrating UML design diagrams. To achieve this we consider using two behavior dependent UML diagrams like activity and sequence diagrams where sequence diagram is used to visualize the sequence of calls in a system to perform a specific functionality of the system and activity diagram describes the flow control from one activity to another without any messages. Both the diagrams represent the dynamic behavior of the system. Our approach consists of two phases. In the first phase the activity and sequence diagrams are converted to activity diagram graph and sequence diagram graph respectively. The second phase integrates both the graphs to generate an activity-sequence graph. Breadth first search (BFS) is applied on the activity-sequence graph to generate all possible paths and test cases are generated. The generated test cases are suitable for system testing which can be used by developers and testers without writing test cases while developing code. The proposed approach uses high level technique like UML diagrams by which complex software can be represented with clarity and efficient manner which improves the efficiency, accuracy, validity, quality, and maximizes the level of automation in software industry.","author":[{"dropping-particle":"","family":"Sumalatha","given":"V Mary","non-dropping-particle":"","parse-names":false,"suffix":""}],"container-title":"The International Journal of Computer Science &amp; Applications (TIJCSA)","id":"ITEM-1","issue":"09","issued":{"date-parts":[["2012"]]},"page":"58-71","title":"UML based Automated Test Case Generation technique using Activity-Sequence diagram","type":"article-journal","volume":"1"},"uris":["http://www.mendeley.com/documents/?uuid=43abee39-4172-4bf5-b621-87bf4c115e60"]}],"mendeley":{"formattedCitation":"(Sumalatha, 2012)","plainTextFormattedCitation":"(Sumalatha, 2012)"},"properties":{"noteIndex":0},"schema":"https://github.com/citation-style-language/schema/raw/master/csl-citation.json"}</w:instrText>
      </w:r>
      <w:r>
        <w:rPr>
          <w:lang w:val="en-US"/>
        </w:rPr>
        <w:fldChar w:fldCharType="separate"/>
      </w:r>
      <w:r>
        <w:rPr>
          <w:lang w:val="en-US"/>
        </w:rPr>
        <w:t>(Sumalatha, 2012)</w:t>
      </w:r>
      <w:r>
        <w:rPr>
          <w:lang w:val="en-US"/>
        </w:rPr>
        <w:fldChar w:fldCharType="end"/>
      </w:r>
      <w:r>
        <w:rPr>
          <w:lang w:val="en-US"/>
        </w:rPr>
        <w:t>.</w:t>
      </w:r>
    </w:p>
    <w:p w:rsidR="00216BBD" w:rsidRDefault="00216BBD" w:rsidP="00216BBD">
      <w:pPr>
        <w:rPr>
          <w:lang w:val="en-US"/>
        </w:rPr>
      </w:pPr>
      <w:bookmarkStart w:id="17" w:name="_Hlk50192056"/>
      <w:r>
        <w:rPr>
          <w:lang w:val="en-US"/>
        </w:rPr>
        <w:t xml:space="preserve">Diagram urutan atau disebut </w:t>
      </w:r>
      <w:r>
        <w:rPr>
          <w:i/>
          <w:iCs/>
          <w:lang w:val="en-US"/>
        </w:rPr>
        <w:t>Sequence Diagram</w:t>
      </w:r>
      <w:r>
        <w:rPr>
          <w:lang w:val="en-US"/>
        </w:rPr>
        <w:t xml:space="preserve"> adalah diagram yang menunjukkan alur urutan sistem berjalan dari sebuah use case</w:t>
      </w:r>
      <w:bookmarkEnd w:id="17"/>
      <w:r>
        <w:rPr>
          <w:lang w:val="en-US"/>
        </w:rPr>
        <w:t xml:space="preserve">. </w:t>
      </w:r>
      <w:bookmarkStart w:id="18" w:name="_Hlk50192080"/>
      <w:r>
        <w:rPr>
          <w:lang w:val="en-US"/>
        </w:rPr>
        <w:t>Fungsi dari diagram ini adalah memperjelas alur dari use case, agar mudah dalam pembuataan aplikasinya</w:t>
      </w:r>
      <w:bookmarkEnd w:id="18"/>
      <w:r>
        <w:rPr>
          <w:lang w:val="en-US"/>
        </w:rPr>
        <w:t>. Pada diagram urutan terdapat simbol – simbol, simbol tersebut adalah sebagai berikut :</w:t>
      </w:r>
    </w:p>
    <w:p w:rsidR="00216BBD" w:rsidRDefault="00216BBD" w:rsidP="00216BBD">
      <w:pPr>
        <w:pStyle w:val="Caption"/>
        <w:keepNext/>
        <w:jc w:val="left"/>
        <w:rPr>
          <w:i w:val="0"/>
          <w:iCs w:val="0"/>
          <w:color w:val="auto"/>
          <w:sz w:val="24"/>
          <w:szCs w:val="24"/>
        </w:rPr>
      </w:pPr>
      <w:bookmarkStart w:id="19" w:name="_Toc43800383"/>
      <w:r>
        <w:rPr>
          <w:b/>
          <w:bCs/>
          <w:i w:val="0"/>
          <w:iCs w:val="0"/>
          <w:color w:val="auto"/>
          <w:sz w:val="24"/>
          <w:szCs w:val="24"/>
        </w:rPr>
        <w:t xml:space="preserve">Tabel </w:t>
      </w:r>
      <w:r>
        <w:fldChar w:fldCharType="begin"/>
      </w:r>
      <w:r>
        <w:rPr>
          <w:b/>
          <w:bCs/>
          <w:i w:val="0"/>
          <w:iCs w:val="0"/>
          <w:color w:val="auto"/>
          <w:sz w:val="24"/>
          <w:szCs w:val="24"/>
        </w:rPr>
        <w:instrText xml:space="preserve"> STYLEREF 2 \s </w:instrText>
      </w:r>
      <w:r>
        <w:fldChar w:fldCharType="separate"/>
      </w:r>
      <w:r>
        <w:rPr>
          <w:b/>
          <w:bCs/>
          <w:i w:val="0"/>
          <w:iCs w:val="0"/>
          <w:color w:val="auto"/>
          <w:sz w:val="24"/>
          <w:szCs w:val="24"/>
        </w:rPr>
        <w:t>2</w:t>
      </w:r>
      <w:r>
        <w:fldChar w:fldCharType="end"/>
      </w:r>
      <w:r>
        <w:rPr>
          <w:b/>
          <w:bCs/>
          <w:i w:val="0"/>
          <w:iCs w:val="0"/>
          <w:color w:val="auto"/>
          <w:sz w:val="24"/>
          <w:szCs w:val="24"/>
        </w:rPr>
        <w:t>.</w:t>
      </w:r>
      <w:r>
        <w:fldChar w:fldCharType="begin"/>
      </w:r>
      <w:r>
        <w:rPr>
          <w:b/>
          <w:bCs/>
          <w:i w:val="0"/>
          <w:iCs w:val="0"/>
          <w:color w:val="auto"/>
          <w:sz w:val="24"/>
          <w:szCs w:val="24"/>
        </w:rPr>
        <w:instrText xml:space="preserve"> SEQ Tabel \* ARABIC \s 2 </w:instrText>
      </w:r>
      <w:r>
        <w:fldChar w:fldCharType="separate"/>
      </w:r>
      <w:r>
        <w:rPr>
          <w:b/>
          <w:bCs/>
          <w:i w:val="0"/>
          <w:iCs w:val="0"/>
          <w:color w:val="auto"/>
          <w:sz w:val="24"/>
          <w:szCs w:val="24"/>
        </w:rPr>
        <w:t>3</w:t>
      </w:r>
      <w:r>
        <w:fldChar w:fldCharType="end"/>
      </w:r>
      <w:r>
        <w:rPr>
          <w:i w:val="0"/>
          <w:iCs w:val="0"/>
          <w:color w:val="auto"/>
          <w:sz w:val="24"/>
          <w:szCs w:val="24"/>
          <w:lang w:val="en-US"/>
        </w:rPr>
        <w:t xml:space="preserve"> Simbol Sequence Diagram</w:t>
      </w:r>
      <w:bookmarkEnd w:id="19"/>
    </w:p>
    <w:p w:rsidR="00216BBD" w:rsidRDefault="00216BBD" w:rsidP="00216BBD">
      <w:pPr>
        <w:jc w:val="left"/>
      </w:pPr>
      <w:r>
        <w:rPr>
          <w:lang w:eastAsia="id-ID"/>
        </w:rPr>
        <w:drawing>
          <wp:inline distT="0" distB="0" distL="0" distR="0">
            <wp:extent cx="3810000" cy="400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10000" cy="4000500"/>
                    </a:xfrm>
                    <a:prstGeom prst="rect">
                      <a:avLst/>
                    </a:prstGeom>
                    <a:noFill/>
                    <a:ln>
                      <a:noFill/>
                    </a:ln>
                  </pic:spPr>
                </pic:pic>
              </a:graphicData>
            </a:graphic>
          </wp:inline>
        </w:drawing>
      </w:r>
    </w:p>
    <w:p w:rsidR="00216BBD" w:rsidRDefault="00216BBD" w:rsidP="00216BBD">
      <w:pPr>
        <w:jc w:val="left"/>
      </w:pPr>
    </w:p>
    <w:p w:rsidR="00216BBD" w:rsidRDefault="00216BBD" w:rsidP="00216BBD">
      <w:pPr>
        <w:pStyle w:val="Heading3"/>
        <w:rPr>
          <w:i/>
          <w:iCs/>
          <w:lang w:val="en-US"/>
        </w:rPr>
      </w:pPr>
      <w:bookmarkStart w:id="20" w:name="_Toc48126193"/>
      <w:r>
        <w:rPr>
          <w:i/>
          <w:iCs/>
          <w:lang w:val="en-US"/>
        </w:rPr>
        <w:t xml:space="preserve">Entity Relationship Diagram </w:t>
      </w:r>
      <w:r>
        <w:rPr>
          <w:lang w:val="en-US"/>
        </w:rPr>
        <w:t>(ERD)</w:t>
      </w:r>
      <w:bookmarkEnd w:id="20"/>
    </w:p>
    <w:p w:rsidR="00216BBD" w:rsidRDefault="00216BBD" w:rsidP="00216BBD">
      <w:pPr>
        <w:rPr>
          <w:lang w:val="en-US"/>
        </w:rPr>
      </w:pPr>
      <w:bookmarkStart w:id="21" w:name="_Hlk50192393"/>
      <w:r>
        <w:rPr>
          <w:i/>
          <w:iCs/>
          <w:lang w:val="en-US"/>
        </w:rPr>
        <w:t>Entity-Relationship Diagram</w:t>
      </w:r>
      <w:r>
        <w:rPr>
          <w:lang w:val="en-US"/>
        </w:rPr>
        <w:t xml:space="preserve"> (ERD) adalah teknik umum untuk struktur data dan desain sistem basis data</w:t>
      </w:r>
      <w:bookmarkEnd w:id="21"/>
      <w:r>
        <w:rPr>
          <w:lang w:val="en-US"/>
        </w:rPr>
        <w:t xml:space="preserve">. ERD mudah dikembangkan dan digunakan. </w:t>
      </w:r>
      <w:bookmarkStart w:id="22" w:name="_Hlk50192431"/>
      <w:r>
        <w:rPr>
          <w:lang w:val="en-US"/>
        </w:rPr>
        <w:t>Berbeda dari model fungsi, ERD adalah diagram tunggal tanpa dekomposisi. ERD memiliki tiga konsep utama: Entitas, Atribut, dan Relasi</w:t>
      </w:r>
      <w:bookmarkEnd w:id="22"/>
      <w:r>
        <w:rPr>
          <w:lang w:val="en-US"/>
        </w:rPr>
        <w:t xml:space="preserve"> </w:t>
      </w:r>
      <w:r>
        <w:rPr>
          <w:lang w:val="en-US"/>
        </w:rPr>
        <w:fldChar w:fldCharType="begin" w:fldLock="1"/>
      </w:r>
      <w:r>
        <w:rPr>
          <w:lang w:val="en-US"/>
        </w:rPr>
        <w:instrText>ADDIN CSL_CITATION {"citationItems":[{"id":"ITEM-1","itemData":{"DOI":"10.1007/978-3-540-89556-5","ISBN":"9783540895558","abstract":"Data Flow Diagram (DFD) is widely used for structured software analysis and design. It is also widespread in the field of business administration. The syntax and semantics of DFD are introduced in this chapter. A structured approach for DFD model development is also discussed.","author":[{"dropping-particle":"","family":"Li","given":"Qing","non-dropping-particle":"","parse-names":false,"suffix":""},{"dropping-particle":"","family":"Chen","given":"Yu-Liu","non-dropping-particle":"","parse-names":false,"suffix":""}],"container-title":"Modeling and Analysis of Enterprise and Information Systems","id":"ITEM-1","issued":{"date-parts":[["2009"]]},"title":"Modeling and Analysis of Enterprise and Information Systems","type":"book"},"uris":["http://www.mendeley.com/documents/?uuid=fa58466f-bd63-4b46-b486-40fd27f6dd4b"]}],"mendeley":{"formattedCitation":"(Li &amp; Chen, 2009)","plainTextFormattedCitation":"(Li &amp; Chen, 2009)","previouslyFormattedCitation":"(Li &amp; Chen, 2009)"},"properties":{"noteIndex":0},"schema":"https://github.com/citation-style-language/schema/raw/master/csl-citation.json"}</w:instrText>
      </w:r>
      <w:r>
        <w:rPr>
          <w:lang w:val="en-US"/>
        </w:rPr>
        <w:fldChar w:fldCharType="separate"/>
      </w:r>
      <w:r>
        <w:rPr>
          <w:lang w:val="en-US"/>
        </w:rPr>
        <w:t>(Li &amp; Chen, 2009)</w:t>
      </w:r>
      <w:r>
        <w:rPr>
          <w:lang w:val="en-US"/>
        </w:rPr>
        <w:fldChar w:fldCharType="end"/>
      </w:r>
      <w:r>
        <w:rPr>
          <w:lang w:val="en-US"/>
        </w:rPr>
        <w:t xml:space="preserve">. ERD memiliki beberapa cara untuk merepresentasikan basis data, salah satunya yang peneliti gunakan yaitu model konseptual dan model </w:t>
      </w:r>
      <w:r>
        <w:rPr>
          <w:i/>
          <w:iCs/>
          <w:lang w:val="en-US"/>
        </w:rPr>
        <w:t>physical</w:t>
      </w:r>
      <w:r>
        <w:rPr>
          <w:lang w:val="en-US"/>
        </w:rPr>
        <w:t>. ERD dengan cara ini mempunyai simbol untuk pemodelannya yaitu sebagai berikut  :</w:t>
      </w:r>
    </w:p>
    <w:p w:rsidR="00216BBD" w:rsidRDefault="00216BBD" w:rsidP="00216BBD">
      <w:pPr>
        <w:ind w:firstLine="0"/>
        <w:rPr>
          <w:lang w:val="en-US"/>
        </w:rPr>
      </w:pPr>
      <w:r>
        <w:rPr>
          <w:lang w:val="en-US"/>
        </w:rPr>
        <w:t>Simbol untuk entitas dibagi menjadi dua :</w:t>
      </w:r>
    </w:p>
    <w:p w:rsidR="00216BBD" w:rsidRDefault="00216BBD" w:rsidP="00216BBD">
      <w:pPr>
        <w:keepNext/>
        <w:spacing w:line="240" w:lineRule="auto"/>
      </w:pPr>
      <w:r>
        <w:rPr>
          <w:lang w:eastAsia="id-ID"/>
        </w:rPr>
        <w:drawing>
          <wp:inline distT="0" distB="0" distL="0" distR="0">
            <wp:extent cx="4743450" cy="1438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43450" cy="1438275"/>
                    </a:xfrm>
                    <a:prstGeom prst="rect">
                      <a:avLst/>
                    </a:prstGeom>
                    <a:noFill/>
                    <a:ln>
                      <a:noFill/>
                    </a:ln>
                  </pic:spPr>
                </pic:pic>
              </a:graphicData>
            </a:graphic>
          </wp:inline>
        </w:drawing>
      </w:r>
    </w:p>
    <w:p w:rsidR="00216BBD" w:rsidRDefault="00216BBD" w:rsidP="00216BBD">
      <w:pPr>
        <w:pStyle w:val="Caption"/>
        <w:jc w:val="left"/>
        <w:rPr>
          <w:i w:val="0"/>
          <w:iCs w:val="0"/>
          <w:color w:val="auto"/>
          <w:sz w:val="36"/>
          <w:szCs w:val="32"/>
        </w:rPr>
      </w:pPr>
      <w:bookmarkStart w:id="23" w:name="_Toc43373776"/>
      <w:r>
        <w:rPr>
          <w:b/>
          <w:bCs/>
          <w:i w:val="0"/>
          <w:iCs w:val="0"/>
          <w:color w:val="auto"/>
          <w:sz w:val="24"/>
          <w:szCs w:val="24"/>
        </w:rPr>
        <w:t xml:space="preserve">Gambar </w:t>
      </w:r>
      <w:r>
        <w:fldChar w:fldCharType="begin"/>
      </w:r>
      <w:r>
        <w:rPr>
          <w:b/>
          <w:bCs/>
          <w:i w:val="0"/>
          <w:iCs w:val="0"/>
          <w:color w:val="auto"/>
          <w:sz w:val="24"/>
          <w:szCs w:val="24"/>
        </w:rPr>
        <w:instrText xml:space="preserve"> STYLEREF 2 \s </w:instrText>
      </w:r>
      <w:r>
        <w:fldChar w:fldCharType="separate"/>
      </w:r>
      <w:r>
        <w:rPr>
          <w:b/>
          <w:bCs/>
          <w:i w:val="0"/>
          <w:iCs w:val="0"/>
          <w:color w:val="auto"/>
          <w:sz w:val="24"/>
          <w:szCs w:val="24"/>
        </w:rPr>
        <w:t>2</w:t>
      </w:r>
      <w:r>
        <w:fldChar w:fldCharType="end"/>
      </w:r>
      <w:r>
        <w:rPr>
          <w:b/>
          <w:bCs/>
          <w:i w:val="0"/>
          <w:iCs w:val="0"/>
          <w:color w:val="auto"/>
          <w:sz w:val="24"/>
          <w:szCs w:val="24"/>
        </w:rPr>
        <w:t>.</w:t>
      </w:r>
      <w:r>
        <w:fldChar w:fldCharType="begin"/>
      </w:r>
      <w:r>
        <w:rPr>
          <w:b/>
          <w:bCs/>
          <w:i w:val="0"/>
          <w:iCs w:val="0"/>
          <w:color w:val="auto"/>
          <w:sz w:val="24"/>
          <w:szCs w:val="24"/>
        </w:rPr>
        <w:instrText xml:space="preserve"> SEQ Gambar \* ARABIC \s 2 </w:instrText>
      </w:r>
      <w:r>
        <w:fldChar w:fldCharType="separate"/>
      </w:r>
      <w:r>
        <w:rPr>
          <w:b/>
          <w:bCs/>
          <w:i w:val="0"/>
          <w:iCs w:val="0"/>
          <w:color w:val="auto"/>
          <w:sz w:val="24"/>
          <w:szCs w:val="24"/>
        </w:rPr>
        <w:t>1</w:t>
      </w:r>
      <w:r>
        <w:fldChar w:fldCharType="end"/>
      </w:r>
      <w:r>
        <w:rPr>
          <w:i w:val="0"/>
          <w:iCs w:val="0"/>
          <w:color w:val="auto"/>
          <w:sz w:val="24"/>
          <w:szCs w:val="24"/>
          <w:lang w:val="en-US"/>
        </w:rPr>
        <w:t xml:space="preserve"> Bagian Entitas ERD</w:t>
      </w:r>
      <w:bookmarkEnd w:id="23"/>
    </w:p>
    <w:p w:rsidR="00216BBD" w:rsidRDefault="00216BBD" w:rsidP="00216BBD">
      <w:pPr>
        <w:ind w:firstLine="0"/>
        <w:rPr>
          <w:lang w:val="en-US"/>
        </w:rPr>
      </w:pPr>
      <w:r>
        <w:rPr>
          <w:lang w:val="en-US"/>
        </w:rPr>
        <w:t>Simbol lain yaitu untuk menjelaskan kardinalitas antara tabel sebagai berikut :</w:t>
      </w:r>
    </w:p>
    <w:p w:rsidR="00216BBD" w:rsidRDefault="00216BBD" w:rsidP="00216BBD">
      <w:pPr>
        <w:pStyle w:val="Caption"/>
        <w:keepNext/>
        <w:jc w:val="left"/>
        <w:rPr>
          <w:i w:val="0"/>
          <w:iCs w:val="0"/>
          <w:color w:val="auto"/>
          <w:sz w:val="24"/>
          <w:szCs w:val="24"/>
        </w:rPr>
      </w:pPr>
      <w:bookmarkStart w:id="24" w:name="_Toc43800384"/>
      <w:r>
        <w:rPr>
          <w:b/>
          <w:bCs/>
          <w:i w:val="0"/>
          <w:iCs w:val="0"/>
          <w:color w:val="auto"/>
          <w:sz w:val="24"/>
          <w:szCs w:val="24"/>
        </w:rPr>
        <w:t xml:space="preserve">Tabel </w:t>
      </w:r>
      <w:r>
        <w:fldChar w:fldCharType="begin"/>
      </w:r>
      <w:r>
        <w:rPr>
          <w:b/>
          <w:bCs/>
          <w:i w:val="0"/>
          <w:iCs w:val="0"/>
          <w:color w:val="auto"/>
          <w:sz w:val="24"/>
          <w:szCs w:val="24"/>
        </w:rPr>
        <w:instrText xml:space="preserve"> STYLEREF 2 \s </w:instrText>
      </w:r>
      <w:r>
        <w:fldChar w:fldCharType="separate"/>
      </w:r>
      <w:r>
        <w:rPr>
          <w:b/>
          <w:bCs/>
          <w:i w:val="0"/>
          <w:iCs w:val="0"/>
          <w:color w:val="auto"/>
          <w:sz w:val="24"/>
          <w:szCs w:val="24"/>
        </w:rPr>
        <w:t>2</w:t>
      </w:r>
      <w:r>
        <w:fldChar w:fldCharType="end"/>
      </w:r>
      <w:r>
        <w:rPr>
          <w:b/>
          <w:bCs/>
          <w:i w:val="0"/>
          <w:iCs w:val="0"/>
          <w:color w:val="auto"/>
          <w:sz w:val="24"/>
          <w:szCs w:val="24"/>
        </w:rPr>
        <w:t>.</w:t>
      </w:r>
      <w:r>
        <w:fldChar w:fldCharType="begin"/>
      </w:r>
      <w:r>
        <w:rPr>
          <w:b/>
          <w:bCs/>
          <w:i w:val="0"/>
          <w:iCs w:val="0"/>
          <w:color w:val="auto"/>
          <w:sz w:val="24"/>
          <w:szCs w:val="24"/>
        </w:rPr>
        <w:instrText xml:space="preserve"> SEQ Tabel \* ARABIC \s 2 </w:instrText>
      </w:r>
      <w:r>
        <w:fldChar w:fldCharType="separate"/>
      </w:r>
      <w:r>
        <w:rPr>
          <w:b/>
          <w:bCs/>
          <w:i w:val="0"/>
          <w:iCs w:val="0"/>
          <w:color w:val="auto"/>
          <w:sz w:val="24"/>
          <w:szCs w:val="24"/>
        </w:rPr>
        <w:t>4</w:t>
      </w:r>
      <w:r>
        <w:fldChar w:fldCharType="end"/>
      </w:r>
      <w:r>
        <w:rPr>
          <w:i w:val="0"/>
          <w:iCs w:val="0"/>
          <w:color w:val="auto"/>
          <w:sz w:val="24"/>
          <w:szCs w:val="24"/>
          <w:lang w:val="en-US"/>
        </w:rPr>
        <w:t xml:space="preserve"> Kardinalitas pada ERD</w:t>
      </w:r>
      <w:bookmarkEnd w:id="24"/>
    </w:p>
    <w:p w:rsidR="00216BBD" w:rsidRDefault="00216BBD" w:rsidP="00216BBD">
      <w:pPr>
        <w:keepNext/>
        <w:spacing w:line="240" w:lineRule="auto"/>
      </w:pPr>
      <w:r>
        <w:rPr>
          <w:lang w:eastAsia="id-ID"/>
        </w:rPr>
        <w:drawing>
          <wp:inline distT="0" distB="0" distL="0" distR="0">
            <wp:extent cx="4781550" cy="2076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1550" cy="2076450"/>
                    </a:xfrm>
                    <a:prstGeom prst="rect">
                      <a:avLst/>
                    </a:prstGeom>
                    <a:noFill/>
                    <a:ln>
                      <a:noFill/>
                    </a:ln>
                  </pic:spPr>
                </pic:pic>
              </a:graphicData>
            </a:graphic>
          </wp:inline>
        </w:drawing>
      </w:r>
    </w:p>
    <w:p w:rsidR="00216BBD" w:rsidRDefault="00216BBD" w:rsidP="00216BBD">
      <w:pPr>
        <w:spacing w:after="0" w:line="240" w:lineRule="auto"/>
        <w:ind w:firstLine="0"/>
        <w:jc w:val="left"/>
        <w:sectPr w:rsidR="00216BBD">
          <w:pgSz w:w="11906" w:h="16838"/>
          <w:pgMar w:top="1701" w:right="1701" w:bottom="1701" w:left="2268" w:header="709" w:footer="709" w:gutter="0"/>
          <w:cols w:space="720"/>
        </w:sectPr>
      </w:pPr>
    </w:p>
    <w:p w:rsidR="00AE56F4" w:rsidRDefault="00AE56F4">
      <w:bookmarkStart w:id="25" w:name="_GoBack"/>
      <w:bookmarkEnd w:id="25"/>
    </w:p>
    <w:sectPr w:rsidR="00AE56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574C0F"/>
    <w:multiLevelType w:val="multilevel"/>
    <w:tmpl w:val="BFC68960"/>
    <w:lvl w:ilvl="0">
      <w:start w:val="1"/>
      <w:numFmt w:val="decimal"/>
      <w:pStyle w:val="Heading2"/>
      <w:suff w:val="nothing"/>
      <w:lvlText w:val="%1"/>
      <w:lvlJc w:val="left"/>
      <w:pPr>
        <w:ind w:left="0" w:firstLine="0"/>
      </w:pPr>
      <w:rPr>
        <w:rFonts w:ascii="Times New Roman" w:hAnsi="Times New Roman" w:cs="Times New Roman" w:hint="default"/>
        <w:b/>
        <w:i w:val="0"/>
        <w:vanish/>
        <w:webHidden w:val="0"/>
        <w:sz w:val="24"/>
        <w:specVanish w:val="0"/>
      </w:rPr>
    </w:lvl>
    <w:lvl w:ilvl="1">
      <w:start w:val="1"/>
      <w:numFmt w:val="decimal"/>
      <w:pStyle w:val="Heading3"/>
      <w:lvlText w:val="%1.%2"/>
      <w:lvlJc w:val="left"/>
      <w:pPr>
        <w:ind w:left="0" w:firstLine="0"/>
      </w:pPr>
      <w:rPr>
        <w:rFonts w:ascii="Times New Roman" w:hAnsi="Times New Roman" w:cs="Times New Roman" w:hint="default"/>
        <w:b/>
        <w:i w:val="0"/>
        <w:sz w:val="24"/>
      </w:rPr>
    </w:lvl>
    <w:lvl w:ilvl="2">
      <w:start w:val="1"/>
      <w:numFmt w:val="decimal"/>
      <w:pStyle w:val="Heading4"/>
      <w:lvlText w:val="%1.%2.%3"/>
      <w:lvlJc w:val="left"/>
      <w:pPr>
        <w:ind w:left="0" w:firstLine="0"/>
      </w:pPr>
      <w:rPr>
        <w:rFonts w:ascii="Times New Roman" w:hAnsi="Times New Roman" w:cs="Times New Roman" w:hint="default"/>
        <w:b/>
        <w:i w:val="0"/>
        <w:sz w:val="24"/>
      </w:rPr>
    </w:lvl>
    <w:lvl w:ilvl="3">
      <w:start w:val="1"/>
      <w:numFmt w:val="decimal"/>
      <w:pStyle w:val="Heading5"/>
      <w:lvlText w:val="%1.%2.%3.%4"/>
      <w:lvlJc w:val="left"/>
      <w:pPr>
        <w:ind w:left="0" w:firstLine="0"/>
      </w:pPr>
      <w:rPr>
        <w:rFonts w:ascii="Times New Roman" w:hAnsi="Times New Roman" w:cs="Times New Roman" w:hint="default"/>
        <w:b/>
        <w:i w:val="0"/>
        <w:sz w:val="24"/>
      </w:rPr>
    </w:lvl>
    <w:lvl w:ilvl="4">
      <w:start w:val="1"/>
      <w:numFmt w:val="lowerLetter"/>
      <w:lvlText w:val="(%5)"/>
      <w:lvlJc w:val="left"/>
      <w:pPr>
        <w:tabs>
          <w:tab w:val="num" w:pos="510"/>
        </w:tabs>
        <w:ind w:left="0" w:firstLine="0"/>
      </w:pPr>
    </w:lvl>
    <w:lvl w:ilvl="5">
      <w:start w:val="1"/>
      <w:numFmt w:val="lowerRoman"/>
      <w:lvlText w:val="(%6)"/>
      <w:lvlJc w:val="left"/>
      <w:pPr>
        <w:tabs>
          <w:tab w:val="num" w:pos="510"/>
        </w:tabs>
        <w:ind w:left="0" w:firstLine="0"/>
      </w:pPr>
    </w:lvl>
    <w:lvl w:ilvl="6">
      <w:start w:val="1"/>
      <w:numFmt w:val="decimal"/>
      <w:lvlText w:val="%7."/>
      <w:lvlJc w:val="left"/>
      <w:pPr>
        <w:tabs>
          <w:tab w:val="num" w:pos="510"/>
        </w:tabs>
        <w:ind w:left="0" w:firstLine="0"/>
      </w:pPr>
    </w:lvl>
    <w:lvl w:ilvl="7">
      <w:start w:val="1"/>
      <w:numFmt w:val="lowerLetter"/>
      <w:lvlText w:val="%8."/>
      <w:lvlJc w:val="left"/>
      <w:pPr>
        <w:tabs>
          <w:tab w:val="num" w:pos="510"/>
        </w:tabs>
        <w:ind w:left="0" w:firstLine="0"/>
      </w:pPr>
    </w:lvl>
    <w:lvl w:ilvl="8">
      <w:start w:val="1"/>
      <w:numFmt w:val="lowerRoman"/>
      <w:lvlText w:val="%9."/>
      <w:lvlJc w:val="left"/>
      <w:pPr>
        <w:tabs>
          <w:tab w:val="num" w:pos="510"/>
        </w:tabs>
        <w:ind w:left="0" w:firstLine="0"/>
      </w:pPr>
    </w:lvl>
  </w:abstractNum>
  <w:abstractNum w:abstractNumId="1" w15:restartNumberingAfterBreak="0">
    <w:nsid w:val="7B5241CD"/>
    <w:multiLevelType w:val="hybridMultilevel"/>
    <w:tmpl w:val="F69415C0"/>
    <w:lvl w:ilvl="0" w:tplc="D8CED16E">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695A"/>
    <w:rsid w:val="00216BBD"/>
    <w:rsid w:val="0082695A"/>
    <w:rsid w:val="00AE56F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420425-C0B4-487C-8AED-3D4D032E6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6BBD"/>
    <w:pPr>
      <w:spacing w:line="480" w:lineRule="auto"/>
      <w:ind w:firstLine="567"/>
      <w:jc w:val="both"/>
    </w:pPr>
    <w:rPr>
      <w:rFonts w:ascii="Times New Roman" w:hAnsi="Times New Roman"/>
      <w:noProof/>
      <w:sz w:val="24"/>
    </w:rPr>
  </w:style>
  <w:style w:type="paragraph" w:styleId="Heading2">
    <w:name w:val="heading 2"/>
    <w:basedOn w:val="Normal"/>
    <w:next w:val="Normal"/>
    <w:link w:val="Heading2Char"/>
    <w:uiPriority w:val="9"/>
    <w:semiHidden/>
    <w:unhideWhenUsed/>
    <w:qFormat/>
    <w:rsid w:val="00216BBD"/>
    <w:pPr>
      <w:keepNext/>
      <w:keepLines/>
      <w:numPr>
        <w:numId w:val="1"/>
      </w:numPr>
      <w:spacing w:before="240" w:after="0"/>
      <w:jc w:val="center"/>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216BBD"/>
    <w:pPr>
      <w:keepNext/>
      <w:keepLines/>
      <w:numPr>
        <w:ilvl w:val="1"/>
        <w:numId w:val="1"/>
      </w:numPr>
      <w:spacing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216BBD"/>
    <w:pPr>
      <w:keepNext/>
      <w:keepLines/>
      <w:numPr>
        <w:ilvl w:val="2"/>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216BBD"/>
    <w:pPr>
      <w:keepNext/>
      <w:keepLines/>
      <w:numPr>
        <w:ilvl w:val="3"/>
        <w:numId w:val="1"/>
      </w:numPr>
      <w:spacing w:before="40" w:after="0"/>
      <w:jc w:val="left"/>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216BBD"/>
    <w:rPr>
      <w:rFonts w:ascii="Times New Roman" w:eastAsiaTheme="majorEastAsia" w:hAnsi="Times New Roman" w:cstheme="majorBidi"/>
      <w:b/>
      <w:noProof/>
      <w:sz w:val="24"/>
      <w:szCs w:val="26"/>
    </w:rPr>
  </w:style>
  <w:style w:type="character" w:customStyle="1" w:styleId="Heading3Char">
    <w:name w:val="Heading 3 Char"/>
    <w:basedOn w:val="DefaultParagraphFont"/>
    <w:link w:val="Heading3"/>
    <w:uiPriority w:val="9"/>
    <w:semiHidden/>
    <w:rsid w:val="00216BBD"/>
    <w:rPr>
      <w:rFonts w:ascii="Times New Roman" w:eastAsiaTheme="majorEastAsia" w:hAnsi="Times New Roman" w:cstheme="majorBidi"/>
      <w:b/>
      <w:noProof/>
      <w:sz w:val="24"/>
      <w:szCs w:val="24"/>
    </w:rPr>
  </w:style>
  <w:style w:type="character" w:customStyle="1" w:styleId="Heading4Char">
    <w:name w:val="Heading 4 Char"/>
    <w:basedOn w:val="DefaultParagraphFont"/>
    <w:link w:val="Heading4"/>
    <w:uiPriority w:val="9"/>
    <w:semiHidden/>
    <w:rsid w:val="00216BBD"/>
    <w:rPr>
      <w:rFonts w:ascii="Times New Roman" w:eastAsiaTheme="majorEastAsia" w:hAnsi="Times New Roman" w:cstheme="majorBidi"/>
      <w:b/>
      <w:iCs/>
      <w:noProof/>
      <w:sz w:val="24"/>
    </w:rPr>
  </w:style>
  <w:style w:type="character" w:customStyle="1" w:styleId="Heading5Char">
    <w:name w:val="Heading 5 Char"/>
    <w:basedOn w:val="DefaultParagraphFont"/>
    <w:link w:val="Heading5"/>
    <w:uiPriority w:val="9"/>
    <w:semiHidden/>
    <w:rsid w:val="00216BBD"/>
    <w:rPr>
      <w:rFonts w:ascii="Times New Roman" w:eastAsiaTheme="majorEastAsia" w:hAnsi="Times New Roman" w:cstheme="majorBidi"/>
      <w:b/>
      <w:noProof/>
      <w:sz w:val="24"/>
    </w:rPr>
  </w:style>
  <w:style w:type="paragraph" w:styleId="Caption">
    <w:name w:val="caption"/>
    <w:basedOn w:val="Normal"/>
    <w:next w:val="Normal"/>
    <w:uiPriority w:val="35"/>
    <w:semiHidden/>
    <w:unhideWhenUsed/>
    <w:qFormat/>
    <w:rsid w:val="00216BBD"/>
    <w:pPr>
      <w:spacing w:after="200" w:line="240" w:lineRule="auto"/>
    </w:pPr>
    <w:rPr>
      <w:i/>
      <w:iCs/>
      <w:color w:val="44546A" w:themeColor="text2"/>
      <w:sz w:val="18"/>
      <w:szCs w:val="18"/>
    </w:rPr>
  </w:style>
  <w:style w:type="paragraph" w:styleId="ListParagraph">
    <w:name w:val="List Paragraph"/>
    <w:basedOn w:val="Normal"/>
    <w:uiPriority w:val="34"/>
    <w:qFormat/>
    <w:rsid w:val="00216BB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023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6101</Words>
  <Characters>34780</Characters>
  <Application>Microsoft Office Word</Application>
  <DocSecurity>0</DocSecurity>
  <Lines>289</Lines>
  <Paragraphs>81</Paragraphs>
  <ScaleCrop>false</ScaleCrop>
  <Company/>
  <LinksUpToDate>false</LinksUpToDate>
  <CharactersWithSpaces>4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1-03-01T06:11:00Z</dcterms:created>
  <dcterms:modified xsi:type="dcterms:W3CDTF">2021-03-01T06:11:00Z</dcterms:modified>
</cp:coreProperties>
</file>